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225D38" w14:textId="6ED8E2EA" w:rsidR="00E80BCD" w:rsidRPr="001D635E" w:rsidRDefault="00E80BCD" w:rsidP="001D635E">
      <w:pPr>
        <w:spacing w:line="240" w:lineRule="auto"/>
        <w:rPr>
          <w:bCs/>
          <w:color w:val="000000"/>
          <w:sz w:val="24"/>
          <w:szCs w:val="24"/>
        </w:rPr>
      </w:pPr>
      <w:r w:rsidRPr="001D635E">
        <w:rPr>
          <w:b/>
          <w:sz w:val="24"/>
          <w:szCs w:val="24"/>
        </w:rPr>
        <w:t xml:space="preserve">Supplemental Table </w:t>
      </w:r>
      <w:proofErr w:type="gramStart"/>
      <w:r w:rsidRPr="001D635E">
        <w:rPr>
          <w:b/>
          <w:sz w:val="24"/>
          <w:szCs w:val="24"/>
        </w:rPr>
        <w:t>1</w:t>
      </w:r>
      <w:r w:rsidRPr="001D635E">
        <w:rPr>
          <w:sz w:val="24"/>
          <w:szCs w:val="24"/>
        </w:rPr>
        <w:t xml:space="preserve">  </w:t>
      </w:r>
      <w:r w:rsidRPr="001D635E">
        <w:rPr>
          <w:bCs/>
          <w:color w:val="000000"/>
          <w:sz w:val="24"/>
          <w:szCs w:val="24"/>
        </w:rPr>
        <w:t>Turnover</w:t>
      </w:r>
      <w:proofErr w:type="gramEnd"/>
      <w:r w:rsidRPr="001D635E">
        <w:rPr>
          <w:bCs/>
          <w:color w:val="000000"/>
          <w:sz w:val="24"/>
          <w:szCs w:val="24"/>
        </w:rPr>
        <w:t xml:space="preserve"> times or delay times of </w:t>
      </w:r>
      <w:r w:rsidR="005530AF" w:rsidRPr="001D635E">
        <w:rPr>
          <w:bCs/>
          <w:color w:val="000000"/>
          <w:sz w:val="24"/>
          <w:szCs w:val="24"/>
        </w:rPr>
        <w:t xml:space="preserve">Se </w:t>
      </w:r>
      <w:r w:rsidRPr="001D635E">
        <w:rPr>
          <w:bCs/>
          <w:color w:val="000000"/>
          <w:sz w:val="24"/>
          <w:szCs w:val="24"/>
        </w:rPr>
        <w:t xml:space="preserve">pools in </w:t>
      </w:r>
      <w:r w:rsidR="005530AF" w:rsidRPr="001D635E">
        <w:rPr>
          <w:bCs/>
          <w:color w:val="000000"/>
          <w:sz w:val="24"/>
          <w:szCs w:val="24"/>
        </w:rPr>
        <w:t>humans calculate</w:t>
      </w:r>
      <w:r w:rsidR="003C7980" w:rsidRPr="001D635E">
        <w:rPr>
          <w:bCs/>
          <w:color w:val="000000"/>
          <w:sz w:val="24"/>
          <w:szCs w:val="24"/>
        </w:rPr>
        <w:t>d</w:t>
      </w:r>
      <w:r w:rsidR="005530AF" w:rsidRPr="001D635E">
        <w:rPr>
          <w:bCs/>
          <w:color w:val="000000"/>
          <w:sz w:val="24"/>
          <w:szCs w:val="24"/>
        </w:rPr>
        <w:t xml:space="preserve"> by </w:t>
      </w:r>
      <w:r w:rsidRPr="001D635E">
        <w:rPr>
          <w:bCs/>
          <w:color w:val="000000"/>
          <w:sz w:val="24"/>
          <w:szCs w:val="24"/>
        </w:rPr>
        <w:t>the model</w:t>
      </w:r>
      <w:r w:rsidRPr="001D635E">
        <w:rPr>
          <w:bCs/>
          <w:color w:val="000000"/>
          <w:sz w:val="24"/>
          <w:szCs w:val="24"/>
          <w:vertAlign w:val="superscript"/>
        </w:rPr>
        <w:t>1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368"/>
        <w:gridCol w:w="1324"/>
        <w:gridCol w:w="1324"/>
        <w:gridCol w:w="572"/>
        <w:gridCol w:w="2103"/>
        <w:gridCol w:w="1338"/>
        <w:gridCol w:w="1331"/>
      </w:tblGrid>
      <w:tr w:rsidR="00E80BCD" w:rsidRPr="001D635E" w14:paraId="63E84151" w14:textId="77777777" w:rsidTr="00193958">
        <w:tc>
          <w:tcPr>
            <w:tcW w:w="136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A5F2D6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27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05D65D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urnover or delay time</w:t>
            </w:r>
          </w:p>
        </w:tc>
        <w:tc>
          <w:tcPr>
            <w:tcW w:w="594" w:type="dxa"/>
            <w:tcBorders>
              <w:top w:val="single" w:sz="4" w:space="0" w:color="auto"/>
            </w:tcBorders>
            <w:shd w:val="clear" w:color="auto" w:fill="auto"/>
          </w:tcPr>
          <w:p w14:paraId="6A19B7E2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7B048D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27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E67376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urnover or delay time</w:t>
            </w:r>
          </w:p>
        </w:tc>
      </w:tr>
      <w:tr w:rsidR="00E80BCD" w:rsidRPr="001D635E" w14:paraId="1338FE2B" w14:textId="77777777" w:rsidTr="00193958">
        <w:tc>
          <w:tcPr>
            <w:tcW w:w="13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01EBD4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ool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64F57FC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K1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EF0B33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K2</w:t>
            </w:r>
          </w:p>
        </w:tc>
        <w:tc>
          <w:tcPr>
            <w:tcW w:w="59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98DAD9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B4A7D9C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ool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3C1A33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K1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69F2AC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K2</w:t>
            </w:r>
          </w:p>
        </w:tc>
      </w:tr>
      <w:tr w:rsidR="00E80BCD" w:rsidRPr="001D635E" w14:paraId="5D6D5E66" w14:textId="77777777" w:rsidTr="00193958">
        <w:tc>
          <w:tcPr>
            <w:tcW w:w="136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C7B845A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736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7991242B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h</w:t>
            </w:r>
          </w:p>
        </w:tc>
        <w:tc>
          <w:tcPr>
            <w:tcW w:w="594" w:type="dxa"/>
            <w:tcBorders>
              <w:top w:val="single" w:sz="4" w:space="0" w:color="auto"/>
            </w:tcBorders>
            <w:shd w:val="clear" w:color="auto" w:fill="auto"/>
          </w:tcPr>
          <w:p w14:paraId="50257DA8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tcBorders>
              <w:top w:val="single" w:sz="4" w:space="0" w:color="auto"/>
            </w:tcBorders>
            <w:shd w:val="clear" w:color="auto" w:fill="auto"/>
          </w:tcPr>
          <w:p w14:paraId="49526F92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736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7A8F1033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h</w:t>
            </w:r>
          </w:p>
        </w:tc>
      </w:tr>
      <w:tr w:rsidR="00E80BCD" w:rsidRPr="001D635E" w14:paraId="334E2333" w14:textId="77777777" w:rsidTr="00193958">
        <w:tc>
          <w:tcPr>
            <w:tcW w:w="1368" w:type="dxa"/>
            <w:shd w:val="clear" w:color="auto" w:fill="auto"/>
            <w:vAlign w:val="center"/>
          </w:tcPr>
          <w:p w14:paraId="47CB6238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Colon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083DF26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E14A8B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1</w:t>
            </w:r>
          </w:p>
        </w:tc>
        <w:tc>
          <w:tcPr>
            <w:tcW w:w="594" w:type="dxa"/>
            <w:shd w:val="clear" w:color="auto" w:fill="auto"/>
          </w:tcPr>
          <w:p w14:paraId="3999749C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4F1B4F60" w14:textId="13FBE822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ancr</w:t>
            </w:r>
            <w:r w:rsidR="006F2A6B" w:rsidRPr="001D635E">
              <w:rPr>
                <w:color w:val="000000"/>
                <w:sz w:val="24"/>
                <w:szCs w:val="24"/>
              </w:rPr>
              <w:t>eas</w:t>
            </w:r>
            <w:r w:rsidRPr="001D635E">
              <w:rPr>
                <w:color w:val="000000"/>
                <w:sz w:val="24"/>
                <w:szCs w:val="24"/>
              </w:rPr>
              <w:t>/bile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5C0F36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7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645EAD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4</w:t>
            </w:r>
          </w:p>
        </w:tc>
      </w:tr>
      <w:tr w:rsidR="00E80BCD" w:rsidRPr="001D635E" w14:paraId="213D57A2" w14:textId="77777777" w:rsidTr="00193958">
        <w:tc>
          <w:tcPr>
            <w:tcW w:w="1368" w:type="dxa"/>
            <w:shd w:val="clear" w:color="auto" w:fill="auto"/>
            <w:vAlign w:val="center"/>
          </w:tcPr>
          <w:p w14:paraId="57A93C1C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Enterocyte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273DD2F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0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01F913D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03</w:t>
            </w:r>
          </w:p>
        </w:tc>
        <w:tc>
          <w:tcPr>
            <w:tcW w:w="594" w:type="dxa"/>
            <w:shd w:val="clear" w:color="auto" w:fill="auto"/>
          </w:tcPr>
          <w:p w14:paraId="4B7AE8AF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453D69A7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00B019C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6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149A4A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7</w:t>
            </w:r>
          </w:p>
        </w:tc>
      </w:tr>
      <w:tr w:rsidR="00E80BCD" w:rsidRPr="001D635E" w14:paraId="65BA78CD" w14:textId="77777777" w:rsidTr="00193958">
        <w:tc>
          <w:tcPr>
            <w:tcW w:w="1368" w:type="dxa"/>
            <w:shd w:val="clear" w:color="auto" w:fill="auto"/>
            <w:vAlign w:val="center"/>
          </w:tcPr>
          <w:p w14:paraId="49579C98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4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11F5CA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.4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B31EF3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.8</w:t>
            </w:r>
          </w:p>
        </w:tc>
        <w:tc>
          <w:tcPr>
            <w:tcW w:w="594" w:type="dxa"/>
            <w:shd w:val="clear" w:color="auto" w:fill="auto"/>
          </w:tcPr>
          <w:p w14:paraId="75B329E8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755B9F24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2</w:t>
            </w:r>
            <w:r w:rsidRPr="001D635E">
              <w:rPr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6F51DA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.6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47EF64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.1</w:t>
            </w:r>
          </w:p>
        </w:tc>
      </w:tr>
      <w:tr w:rsidR="00E80BCD" w:rsidRPr="001D635E" w14:paraId="048D960D" w14:textId="77777777" w:rsidTr="00193958">
        <w:tc>
          <w:tcPr>
            <w:tcW w:w="1368" w:type="dxa"/>
            <w:shd w:val="clear" w:color="auto" w:fill="auto"/>
            <w:vAlign w:val="center"/>
          </w:tcPr>
          <w:p w14:paraId="3DB9321B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7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04C4034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7.4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EBEDA5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.7</w:t>
            </w:r>
          </w:p>
        </w:tc>
        <w:tc>
          <w:tcPr>
            <w:tcW w:w="594" w:type="dxa"/>
            <w:shd w:val="clear" w:color="auto" w:fill="auto"/>
          </w:tcPr>
          <w:p w14:paraId="2ACA2441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27DD8863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8C60F5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.6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1473A1F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.1</w:t>
            </w:r>
          </w:p>
        </w:tc>
      </w:tr>
      <w:tr w:rsidR="00E80BCD" w:rsidRPr="001D635E" w14:paraId="1D811461" w14:textId="77777777" w:rsidTr="00193958">
        <w:tc>
          <w:tcPr>
            <w:tcW w:w="1368" w:type="dxa"/>
            <w:shd w:val="clear" w:color="auto" w:fill="auto"/>
            <w:vAlign w:val="center"/>
          </w:tcPr>
          <w:p w14:paraId="46C21B95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9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FA8F913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8.7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0680E7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8.7</w:t>
            </w:r>
          </w:p>
        </w:tc>
        <w:tc>
          <w:tcPr>
            <w:tcW w:w="594" w:type="dxa"/>
            <w:shd w:val="clear" w:color="auto" w:fill="auto"/>
          </w:tcPr>
          <w:p w14:paraId="2300C148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6F03A1E6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966DDF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.6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A5EAF89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.1</w:t>
            </w:r>
          </w:p>
        </w:tc>
      </w:tr>
      <w:tr w:rsidR="00E80BCD" w:rsidRPr="001D635E" w14:paraId="7515A7F4" w14:textId="77777777" w:rsidTr="00193958">
        <w:tc>
          <w:tcPr>
            <w:tcW w:w="1368" w:type="dxa"/>
            <w:shd w:val="clear" w:color="auto" w:fill="auto"/>
            <w:vAlign w:val="center"/>
          </w:tcPr>
          <w:p w14:paraId="7BF79F95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1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5B208D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2.7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A0B22A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3.1</w:t>
            </w:r>
          </w:p>
        </w:tc>
        <w:tc>
          <w:tcPr>
            <w:tcW w:w="594" w:type="dxa"/>
            <w:shd w:val="clear" w:color="auto" w:fill="auto"/>
          </w:tcPr>
          <w:p w14:paraId="183D8A75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0BF57510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298900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.6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1DA0C4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.1</w:t>
            </w:r>
          </w:p>
        </w:tc>
      </w:tr>
      <w:tr w:rsidR="00E80BCD" w:rsidRPr="001D635E" w14:paraId="2A38EF81" w14:textId="77777777" w:rsidTr="00193958">
        <w:tc>
          <w:tcPr>
            <w:tcW w:w="1368" w:type="dxa"/>
            <w:shd w:val="clear" w:color="auto" w:fill="auto"/>
            <w:vAlign w:val="center"/>
          </w:tcPr>
          <w:p w14:paraId="5AD92344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19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72AC9A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8.8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F86353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8.2</w:t>
            </w:r>
          </w:p>
        </w:tc>
        <w:tc>
          <w:tcPr>
            <w:tcW w:w="594" w:type="dxa"/>
            <w:shd w:val="clear" w:color="auto" w:fill="auto"/>
          </w:tcPr>
          <w:p w14:paraId="7AB3CE33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5EFA7136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8D61A0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8B1709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</w:t>
            </w:r>
          </w:p>
        </w:tc>
      </w:tr>
      <w:tr w:rsidR="00E80BCD" w:rsidRPr="001D635E" w14:paraId="6F39AA3B" w14:textId="77777777" w:rsidTr="00193958">
        <w:tc>
          <w:tcPr>
            <w:tcW w:w="1368" w:type="dxa"/>
            <w:shd w:val="clear" w:color="auto" w:fill="auto"/>
            <w:vAlign w:val="center"/>
          </w:tcPr>
          <w:p w14:paraId="6548E680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30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8BFB70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0.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DDCA0E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7.4</w:t>
            </w:r>
          </w:p>
        </w:tc>
        <w:tc>
          <w:tcPr>
            <w:tcW w:w="594" w:type="dxa"/>
            <w:shd w:val="clear" w:color="auto" w:fill="auto"/>
          </w:tcPr>
          <w:p w14:paraId="04152A84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3B0CBBB5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289D99B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4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D6DFAC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9</w:t>
            </w:r>
          </w:p>
        </w:tc>
      </w:tr>
      <w:tr w:rsidR="00E80BCD" w:rsidRPr="001D635E" w14:paraId="15436A99" w14:textId="77777777" w:rsidTr="00193958">
        <w:tc>
          <w:tcPr>
            <w:tcW w:w="1368" w:type="dxa"/>
            <w:shd w:val="clear" w:color="auto" w:fill="auto"/>
            <w:vAlign w:val="center"/>
          </w:tcPr>
          <w:p w14:paraId="12449DC3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175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D64ECEC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75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3E2049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42</w:t>
            </w:r>
          </w:p>
        </w:tc>
        <w:tc>
          <w:tcPr>
            <w:tcW w:w="594" w:type="dxa"/>
            <w:shd w:val="clear" w:color="auto" w:fill="auto"/>
          </w:tcPr>
          <w:p w14:paraId="20D6A2DF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6532F736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4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F42C74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FE3E7E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9</w:t>
            </w:r>
          </w:p>
        </w:tc>
      </w:tr>
      <w:tr w:rsidR="00E80BCD" w:rsidRPr="001D635E" w14:paraId="6E053AF2" w14:textId="77777777" w:rsidTr="00193958">
        <w:tc>
          <w:tcPr>
            <w:tcW w:w="1368" w:type="dxa"/>
            <w:shd w:val="clear" w:color="auto" w:fill="auto"/>
            <w:vAlign w:val="center"/>
          </w:tcPr>
          <w:p w14:paraId="565D2A8D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GI-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F363B3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E8983B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3</w:t>
            </w:r>
          </w:p>
        </w:tc>
        <w:tc>
          <w:tcPr>
            <w:tcW w:w="594" w:type="dxa"/>
            <w:shd w:val="clear" w:color="auto" w:fill="auto"/>
          </w:tcPr>
          <w:p w14:paraId="2C8EF72C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03AD17D9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5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278908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9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064DB429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5</w:t>
            </w:r>
          </w:p>
        </w:tc>
      </w:tr>
      <w:tr w:rsidR="00E80BCD" w:rsidRPr="001D635E" w14:paraId="347C962B" w14:textId="77777777" w:rsidTr="00193958">
        <w:tc>
          <w:tcPr>
            <w:tcW w:w="1368" w:type="dxa"/>
            <w:shd w:val="clear" w:color="auto" w:fill="auto"/>
            <w:vAlign w:val="center"/>
          </w:tcPr>
          <w:p w14:paraId="59B33CA4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GI-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C2A3A9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0B178D7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3</w:t>
            </w:r>
          </w:p>
        </w:tc>
        <w:tc>
          <w:tcPr>
            <w:tcW w:w="594" w:type="dxa"/>
            <w:shd w:val="clear" w:color="auto" w:fill="auto"/>
          </w:tcPr>
          <w:p w14:paraId="219B3F23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5BD1F5EF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6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0D4B1F6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7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ABBDF9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5</w:t>
            </w:r>
          </w:p>
        </w:tc>
      </w:tr>
      <w:tr w:rsidR="00E80BCD" w:rsidRPr="001D635E" w14:paraId="02994615" w14:textId="77777777" w:rsidTr="00193958">
        <w:tc>
          <w:tcPr>
            <w:tcW w:w="1368" w:type="dxa"/>
            <w:shd w:val="clear" w:color="auto" w:fill="auto"/>
            <w:vAlign w:val="center"/>
          </w:tcPr>
          <w:p w14:paraId="2A99B6F4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GI-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60C857B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0969AD8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3</w:t>
            </w:r>
          </w:p>
        </w:tc>
        <w:tc>
          <w:tcPr>
            <w:tcW w:w="594" w:type="dxa"/>
            <w:shd w:val="clear" w:color="auto" w:fill="auto"/>
          </w:tcPr>
          <w:p w14:paraId="3632F8D3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5C8075E4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7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737915B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5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9D02E9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3</w:t>
            </w:r>
          </w:p>
        </w:tc>
      </w:tr>
      <w:tr w:rsidR="00E80BCD" w:rsidRPr="001D635E" w14:paraId="0505521A" w14:textId="77777777" w:rsidTr="00193958">
        <w:tc>
          <w:tcPr>
            <w:tcW w:w="1368" w:type="dxa"/>
            <w:shd w:val="clear" w:color="auto" w:fill="auto"/>
            <w:vAlign w:val="center"/>
          </w:tcPr>
          <w:p w14:paraId="4D224F92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GI-4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85379DF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5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57724B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9</w:t>
            </w:r>
          </w:p>
        </w:tc>
        <w:tc>
          <w:tcPr>
            <w:tcW w:w="594" w:type="dxa"/>
            <w:shd w:val="clear" w:color="auto" w:fill="auto"/>
          </w:tcPr>
          <w:p w14:paraId="76C89656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083C45E0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8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0B5153C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7.0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A06E17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.0</w:t>
            </w:r>
          </w:p>
        </w:tc>
      </w:tr>
      <w:tr w:rsidR="00E80BCD" w:rsidRPr="001D635E" w14:paraId="489178D2" w14:textId="77777777" w:rsidTr="00193958">
        <w:tc>
          <w:tcPr>
            <w:tcW w:w="1368" w:type="dxa"/>
            <w:shd w:val="clear" w:color="auto" w:fill="auto"/>
            <w:vAlign w:val="center"/>
          </w:tcPr>
          <w:p w14:paraId="382B732E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GI-5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5EE8D5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5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BB1367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9</w:t>
            </w:r>
          </w:p>
        </w:tc>
        <w:tc>
          <w:tcPr>
            <w:tcW w:w="594" w:type="dxa"/>
            <w:shd w:val="clear" w:color="auto" w:fill="auto"/>
          </w:tcPr>
          <w:p w14:paraId="3882865C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02695430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9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DCF63F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86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83AF33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3</w:t>
            </w:r>
          </w:p>
        </w:tc>
      </w:tr>
      <w:tr w:rsidR="00E80BCD" w:rsidRPr="001D635E" w14:paraId="2B06E9B6" w14:textId="77777777" w:rsidTr="00193958">
        <w:tc>
          <w:tcPr>
            <w:tcW w:w="1368" w:type="dxa"/>
            <w:shd w:val="clear" w:color="auto" w:fill="auto"/>
            <w:vAlign w:val="center"/>
          </w:tcPr>
          <w:p w14:paraId="0FD4E317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GI-6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51891D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4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A9EDC1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3</w:t>
            </w:r>
          </w:p>
        </w:tc>
        <w:tc>
          <w:tcPr>
            <w:tcW w:w="594" w:type="dxa"/>
            <w:shd w:val="clear" w:color="auto" w:fill="auto"/>
          </w:tcPr>
          <w:p w14:paraId="4B6D2342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34EE85D3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10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D90CA3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74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6AB7726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926</w:t>
            </w:r>
          </w:p>
        </w:tc>
      </w:tr>
      <w:tr w:rsidR="00E80BCD" w:rsidRPr="001D635E" w14:paraId="142F703F" w14:textId="77777777" w:rsidTr="00193958">
        <w:tc>
          <w:tcPr>
            <w:tcW w:w="1368" w:type="dxa"/>
            <w:shd w:val="clear" w:color="auto" w:fill="auto"/>
            <w:vAlign w:val="center"/>
          </w:tcPr>
          <w:p w14:paraId="4340BD2A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GI-delay-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5A5CA2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4480D9B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0</w:t>
            </w:r>
          </w:p>
        </w:tc>
        <w:tc>
          <w:tcPr>
            <w:tcW w:w="594" w:type="dxa"/>
            <w:shd w:val="clear" w:color="auto" w:fill="auto"/>
          </w:tcPr>
          <w:p w14:paraId="3B3EE74C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773C2F57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1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AF1098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706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C08444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66</w:t>
            </w:r>
          </w:p>
        </w:tc>
      </w:tr>
      <w:tr w:rsidR="00E80BCD" w:rsidRPr="001D635E" w14:paraId="3678572D" w14:textId="77777777" w:rsidTr="00193958">
        <w:tc>
          <w:tcPr>
            <w:tcW w:w="1368" w:type="dxa"/>
            <w:shd w:val="clear" w:color="auto" w:fill="auto"/>
            <w:vAlign w:val="center"/>
          </w:tcPr>
          <w:p w14:paraId="7AF1D376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GI-delay-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A4A4703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87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E92FC5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95</w:t>
            </w:r>
          </w:p>
        </w:tc>
        <w:tc>
          <w:tcPr>
            <w:tcW w:w="594" w:type="dxa"/>
            <w:shd w:val="clear" w:color="auto" w:fill="auto"/>
          </w:tcPr>
          <w:p w14:paraId="67E806B9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4B56D520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RBC-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D3B185F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4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F22D5F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805</w:t>
            </w:r>
          </w:p>
        </w:tc>
      </w:tr>
      <w:tr w:rsidR="00E80BCD" w:rsidRPr="001D635E" w14:paraId="2193FF1D" w14:textId="77777777" w:rsidTr="00193958">
        <w:tc>
          <w:tcPr>
            <w:tcW w:w="1368" w:type="dxa"/>
            <w:shd w:val="clear" w:color="auto" w:fill="auto"/>
            <w:vAlign w:val="center"/>
          </w:tcPr>
          <w:p w14:paraId="41B53463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Kidney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FA7880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8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91ACBD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5</w:t>
            </w:r>
          </w:p>
        </w:tc>
        <w:tc>
          <w:tcPr>
            <w:tcW w:w="594" w:type="dxa"/>
            <w:shd w:val="clear" w:color="auto" w:fill="auto"/>
          </w:tcPr>
          <w:p w14:paraId="5409BEC8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14E8DECB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RBC-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4B7C6F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796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9580A6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089</w:t>
            </w:r>
          </w:p>
        </w:tc>
      </w:tr>
      <w:tr w:rsidR="00E80BCD" w:rsidRPr="001D635E" w14:paraId="5AAD495B" w14:textId="77777777" w:rsidTr="00193958">
        <w:tc>
          <w:tcPr>
            <w:tcW w:w="1368" w:type="dxa"/>
            <w:shd w:val="clear" w:color="auto" w:fill="auto"/>
            <w:vAlign w:val="center"/>
          </w:tcPr>
          <w:p w14:paraId="45AED261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iver-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EC99AB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741699F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1</w:t>
            </w:r>
          </w:p>
        </w:tc>
        <w:tc>
          <w:tcPr>
            <w:tcW w:w="594" w:type="dxa"/>
            <w:shd w:val="clear" w:color="auto" w:fill="auto"/>
          </w:tcPr>
          <w:p w14:paraId="237DDE5E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2EC87B50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RBC-delay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C2F8A9F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908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6E5D87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031</w:t>
            </w:r>
          </w:p>
        </w:tc>
      </w:tr>
      <w:tr w:rsidR="00E80BCD" w:rsidRPr="001D635E" w14:paraId="16AA1A49" w14:textId="77777777" w:rsidTr="00193958">
        <w:tc>
          <w:tcPr>
            <w:tcW w:w="1368" w:type="dxa"/>
            <w:shd w:val="clear" w:color="auto" w:fill="auto"/>
            <w:vAlign w:val="center"/>
          </w:tcPr>
          <w:p w14:paraId="44E40DE3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iver-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BF5918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6DD06F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2</w:t>
            </w:r>
          </w:p>
        </w:tc>
        <w:tc>
          <w:tcPr>
            <w:tcW w:w="594" w:type="dxa"/>
            <w:shd w:val="clear" w:color="auto" w:fill="auto"/>
          </w:tcPr>
          <w:p w14:paraId="3861159C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7F86E061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issue-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45AD9D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07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C6480B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09</w:t>
            </w:r>
          </w:p>
        </w:tc>
      </w:tr>
      <w:tr w:rsidR="00E80BCD" w:rsidRPr="001D635E" w14:paraId="2967FE62" w14:textId="77777777" w:rsidTr="00193958">
        <w:tc>
          <w:tcPr>
            <w:tcW w:w="1368" w:type="dxa"/>
            <w:shd w:val="clear" w:color="auto" w:fill="auto"/>
            <w:vAlign w:val="center"/>
          </w:tcPr>
          <w:p w14:paraId="16BF3265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iver-delay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FFD184B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B99D9A6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0</w:t>
            </w:r>
          </w:p>
        </w:tc>
        <w:tc>
          <w:tcPr>
            <w:tcW w:w="594" w:type="dxa"/>
            <w:shd w:val="clear" w:color="auto" w:fill="auto"/>
          </w:tcPr>
          <w:p w14:paraId="083F9E6F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shd w:val="clear" w:color="auto" w:fill="auto"/>
            <w:vAlign w:val="center"/>
          </w:tcPr>
          <w:p w14:paraId="0BADB5CF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issue-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224837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7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DD54293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78</w:t>
            </w:r>
          </w:p>
        </w:tc>
      </w:tr>
      <w:tr w:rsidR="00E80BCD" w:rsidRPr="001D635E" w14:paraId="7616F598" w14:textId="77777777" w:rsidTr="00193958">
        <w:tc>
          <w:tcPr>
            <w:tcW w:w="13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596CE8B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ymphatics</w:t>
            </w:r>
          </w:p>
        </w:tc>
        <w:tc>
          <w:tcPr>
            <w:tcW w:w="13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57E7546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5</w:t>
            </w:r>
          </w:p>
        </w:tc>
        <w:tc>
          <w:tcPr>
            <w:tcW w:w="13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F65E2E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8</w:t>
            </w:r>
          </w:p>
        </w:tc>
        <w:tc>
          <w:tcPr>
            <w:tcW w:w="594" w:type="dxa"/>
            <w:tcBorders>
              <w:bottom w:val="single" w:sz="4" w:space="0" w:color="auto"/>
            </w:tcBorders>
            <w:shd w:val="clear" w:color="auto" w:fill="auto"/>
          </w:tcPr>
          <w:p w14:paraId="32BECE60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14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D000886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issue-3</w:t>
            </w:r>
          </w:p>
        </w:tc>
        <w:tc>
          <w:tcPr>
            <w:tcW w:w="13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553D9B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0,325</w:t>
            </w:r>
          </w:p>
        </w:tc>
        <w:tc>
          <w:tcPr>
            <w:tcW w:w="13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CD5186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7,308</w:t>
            </w:r>
          </w:p>
        </w:tc>
      </w:tr>
    </w:tbl>
    <w:p w14:paraId="69D8CCEA" w14:textId="2EECFF98" w:rsidR="00E80BCD" w:rsidRPr="001D635E" w:rsidRDefault="00E80BCD" w:rsidP="001D635E">
      <w:pPr>
        <w:spacing w:line="240" w:lineRule="auto"/>
        <w:contextualSpacing/>
        <w:rPr>
          <w:sz w:val="24"/>
          <w:szCs w:val="24"/>
        </w:rPr>
      </w:pPr>
      <w:r w:rsidRPr="001D635E">
        <w:rPr>
          <w:sz w:val="24"/>
          <w:szCs w:val="24"/>
          <w:vertAlign w:val="superscript"/>
        </w:rPr>
        <w:t>1</w:t>
      </w:r>
      <w:r w:rsidRPr="001D635E">
        <w:rPr>
          <w:sz w:val="24"/>
          <w:szCs w:val="24"/>
        </w:rPr>
        <w:t>Pool</w:t>
      </w:r>
      <w:r w:rsidR="005530AF" w:rsidRPr="001D635E">
        <w:rPr>
          <w:sz w:val="24"/>
          <w:szCs w:val="24"/>
        </w:rPr>
        <w:t>s</w:t>
      </w:r>
      <w:r w:rsidRPr="001D635E">
        <w:rPr>
          <w:sz w:val="24"/>
          <w:szCs w:val="24"/>
        </w:rPr>
        <w:t xml:space="preserve"> are </w:t>
      </w:r>
      <w:r w:rsidR="005530AF" w:rsidRPr="001D635E">
        <w:rPr>
          <w:sz w:val="24"/>
          <w:szCs w:val="24"/>
        </w:rPr>
        <w:t xml:space="preserve">listed </w:t>
      </w:r>
      <w:r w:rsidRPr="001D635E">
        <w:rPr>
          <w:sz w:val="24"/>
          <w:szCs w:val="24"/>
        </w:rPr>
        <w:t>alphabetical</w:t>
      </w:r>
      <w:r w:rsidR="005530AF" w:rsidRPr="001D635E">
        <w:rPr>
          <w:sz w:val="24"/>
          <w:szCs w:val="24"/>
        </w:rPr>
        <w:t>ly</w:t>
      </w:r>
      <w:r w:rsidRPr="001D635E">
        <w:rPr>
          <w:sz w:val="24"/>
          <w:szCs w:val="24"/>
        </w:rPr>
        <w:t xml:space="preserve"> and refer to the model in Supplemental Fig. 1.</w:t>
      </w:r>
    </w:p>
    <w:p w14:paraId="3D3A2139" w14:textId="77777777" w:rsidR="00E80BCD" w:rsidRPr="001D635E" w:rsidRDefault="00E80BCD" w:rsidP="001D635E">
      <w:pPr>
        <w:spacing w:line="240" w:lineRule="auto"/>
        <w:contextualSpacing/>
        <w:rPr>
          <w:sz w:val="24"/>
          <w:szCs w:val="24"/>
        </w:rPr>
      </w:pPr>
      <w:r w:rsidRPr="001D635E">
        <w:rPr>
          <w:sz w:val="24"/>
          <w:szCs w:val="24"/>
          <w:vertAlign w:val="superscript"/>
        </w:rPr>
        <w:t>2</w:t>
      </w:r>
      <w:r w:rsidRPr="001D635E">
        <w:rPr>
          <w:sz w:val="24"/>
          <w:szCs w:val="24"/>
        </w:rPr>
        <w:t xml:space="preserve">Plasma-2 consists of a chain of five pools with the same turnover times </w:t>
      </w:r>
      <w:r w:rsidRPr="001D635E">
        <w:rPr>
          <w:sz w:val="24"/>
          <w:szCs w:val="24"/>
        </w:rPr>
        <w:br w:type="page"/>
      </w:r>
    </w:p>
    <w:tbl>
      <w:tblPr>
        <w:tblW w:w="8988" w:type="dxa"/>
        <w:tblInd w:w="108" w:type="dxa"/>
        <w:tblLook w:val="04A0" w:firstRow="1" w:lastRow="0" w:firstColumn="1" w:lastColumn="0" w:noHBand="0" w:noVBand="1"/>
      </w:tblPr>
      <w:tblGrid>
        <w:gridCol w:w="2610"/>
        <w:gridCol w:w="770"/>
        <w:gridCol w:w="960"/>
        <w:gridCol w:w="960"/>
        <w:gridCol w:w="776"/>
        <w:gridCol w:w="960"/>
        <w:gridCol w:w="976"/>
        <w:gridCol w:w="976"/>
      </w:tblGrid>
      <w:tr w:rsidR="00E80BCD" w:rsidRPr="001D635E" w14:paraId="37722D4A" w14:textId="77777777" w:rsidTr="00193958">
        <w:trPr>
          <w:trHeight w:val="435"/>
        </w:trPr>
        <w:tc>
          <w:tcPr>
            <w:tcW w:w="801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1956FA" w14:textId="0A96B135" w:rsidR="00E80BCD" w:rsidRPr="001D635E" w:rsidRDefault="00E80BCD" w:rsidP="001D635E">
            <w:pPr>
              <w:spacing w:after="0" w:line="240" w:lineRule="auto"/>
              <w:rPr>
                <w:b/>
                <w:bCs/>
                <w:color w:val="000000"/>
                <w:sz w:val="24"/>
                <w:szCs w:val="24"/>
              </w:rPr>
            </w:pPr>
            <w:r w:rsidRPr="001D635E">
              <w:rPr>
                <w:b/>
                <w:sz w:val="24"/>
                <w:szCs w:val="24"/>
              </w:rPr>
              <w:lastRenderedPageBreak/>
              <w:t xml:space="preserve">Supplemental Table </w:t>
            </w:r>
            <w:proofErr w:type="gramStart"/>
            <w:r w:rsidRPr="001D635E">
              <w:rPr>
                <w:b/>
                <w:bCs/>
                <w:color w:val="000000"/>
                <w:sz w:val="24"/>
                <w:szCs w:val="24"/>
              </w:rPr>
              <w:t>2</w:t>
            </w:r>
            <w:r w:rsidRPr="001D635E">
              <w:rPr>
                <w:b/>
                <w:bCs/>
                <w:i/>
                <w:color w:val="000000"/>
                <w:sz w:val="24"/>
                <w:szCs w:val="24"/>
              </w:rPr>
              <w:t xml:space="preserve"> </w:t>
            </w:r>
            <w:r w:rsidRPr="001D635E">
              <w:rPr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5530AF" w:rsidRPr="001D635E">
              <w:rPr>
                <w:bCs/>
                <w:color w:val="000000"/>
                <w:sz w:val="24"/>
                <w:szCs w:val="24"/>
              </w:rPr>
              <w:t>Comparison</w:t>
            </w:r>
            <w:proofErr w:type="gramEnd"/>
            <w:r w:rsidR="005530AF" w:rsidRPr="001D635E">
              <w:rPr>
                <w:bCs/>
                <w:color w:val="000000"/>
                <w:sz w:val="24"/>
                <w:szCs w:val="24"/>
              </w:rPr>
              <w:t xml:space="preserve"> of parameter</w:t>
            </w:r>
            <w:r w:rsidR="005530AF" w:rsidRPr="001D635E">
              <w:rPr>
                <w:b/>
                <w:bCs/>
                <w:color w:val="000000"/>
                <w:sz w:val="24"/>
                <w:szCs w:val="24"/>
              </w:rPr>
              <w:t xml:space="preserve"> </w:t>
            </w:r>
            <w:r w:rsidR="005530AF" w:rsidRPr="001D635E">
              <w:rPr>
                <w:bCs/>
                <w:color w:val="000000"/>
                <w:sz w:val="24"/>
                <w:szCs w:val="24"/>
              </w:rPr>
              <w:t>values before (PK1) and after (PK2) Se supplementation in all participants and in each gender, for each Se form</w:t>
            </w:r>
            <w:r w:rsidRPr="001D635E">
              <w:rPr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ABBC4" w14:textId="77777777" w:rsidR="00E80BCD" w:rsidRPr="001D635E" w:rsidRDefault="00E80BCD" w:rsidP="001D635E">
            <w:pPr>
              <w:spacing w:after="0" w:line="240" w:lineRule="auto"/>
              <w:rPr>
                <w:b/>
                <w:bCs/>
                <w:color w:val="000000"/>
                <w:sz w:val="24"/>
                <w:szCs w:val="24"/>
              </w:rPr>
            </w:pPr>
          </w:p>
        </w:tc>
      </w:tr>
      <w:tr w:rsidR="00E80BCD" w:rsidRPr="001D635E" w14:paraId="069F8A03" w14:textId="77777777" w:rsidTr="00193958">
        <w:trPr>
          <w:trHeight w:val="422"/>
        </w:trPr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40369E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  <w:r w:rsidRPr="001D635E">
              <w:rPr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6378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47C10DB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PK2 vs. PK1</w:t>
            </w:r>
          </w:p>
        </w:tc>
      </w:tr>
      <w:tr w:rsidR="00E80BCD" w:rsidRPr="001D635E" w14:paraId="08D91132" w14:textId="77777777" w:rsidTr="00193958">
        <w:trPr>
          <w:trHeight w:val="350"/>
        </w:trPr>
        <w:tc>
          <w:tcPr>
            <w:tcW w:w="2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17E5082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2690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55E366A3" w14:textId="77777777" w:rsidR="00E80BCD" w:rsidRPr="001D635E" w:rsidRDefault="00E80BCD" w:rsidP="001D635E">
            <w:pPr>
              <w:spacing w:after="0" w:line="240" w:lineRule="auto"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Sel</w:t>
            </w:r>
          </w:p>
        </w:tc>
        <w:tc>
          <w:tcPr>
            <w:tcW w:w="776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0FE56C23" w14:textId="77777777" w:rsidR="00E80BCD" w:rsidRPr="001D635E" w:rsidRDefault="00E80BCD" w:rsidP="001D635E">
            <w:pPr>
              <w:spacing w:after="0" w:line="240" w:lineRule="auto"/>
              <w:jc w:val="center"/>
              <w:rPr>
                <w:i/>
                <w:iCs/>
                <w:color w:val="000000"/>
                <w:sz w:val="24"/>
                <w:szCs w:val="24"/>
              </w:rPr>
            </w:pPr>
          </w:p>
        </w:tc>
        <w:tc>
          <w:tcPr>
            <w:tcW w:w="2912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6F7223EC" w14:textId="77777777" w:rsidR="00E80BCD" w:rsidRPr="001D635E" w:rsidRDefault="00E80BCD" w:rsidP="001D635E">
            <w:pPr>
              <w:spacing w:after="0" w:line="240" w:lineRule="auto"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Se-Met</w:t>
            </w:r>
          </w:p>
        </w:tc>
      </w:tr>
      <w:tr w:rsidR="00E80BCD" w:rsidRPr="001D635E" w14:paraId="09975419" w14:textId="77777777" w:rsidTr="00193958">
        <w:trPr>
          <w:trHeight w:val="600"/>
        </w:trPr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A755367" w14:textId="0BE2223C" w:rsidR="00E80BCD" w:rsidRPr="001D635E" w:rsidRDefault="00D310E1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arameter</w:t>
            </w:r>
          </w:p>
        </w:tc>
        <w:tc>
          <w:tcPr>
            <w:tcW w:w="7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20D5EA6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All                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n</w:t>
            </w:r>
            <w:r w:rsidRPr="001D635E">
              <w:rPr>
                <w:color w:val="000000"/>
                <w:sz w:val="24"/>
                <w:szCs w:val="24"/>
              </w:rPr>
              <w:t>=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5F4E40A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Males        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n</w:t>
            </w:r>
            <w:r w:rsidRPr="001D635E">
              <w:rPr>
                <w:color w:val="000000"/>
                <w:sz w:val="24"/>
                <w:szCs w:val="24"/>
              </w:rPr>
              <w:t>=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EDD3663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Female          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n</w:t>
            </w:r>
            <w:r w:rsidRPr="001D635E">
              <w:rPr>
                <w:color w:val="000000"/>
                <w:sz w:val="24"/>
                <w:szCs w:val="24"/>
              </w:rPr>
              <w:t>=13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77C5D3E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911CEF1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All                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n</w:t>
            </w:r>
            <w:r w:rsidRPr="001D635E">
              <w:rPr>
                <w:color w:val="000000"/>
                <w:sz w:val="24"/>
                <w:szCs w:val="24"/>
              </w:rPr>
              <w:t>=2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B3CCEF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Males        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n</w:t>
            </w:r>
            <w:r w:rsidRPr="001D635E">
              <w:rPr>
                <w:color w:val="000000"/>
                <w:sz w:val="24"/>
                <w:szCs w:val="24"/>
              </w:rPr>
              <w:t>=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6DCA44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Female          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n</w:t>
            </w:r>
            <w:r w:rsidRPr="001D635E">
              <w:rPr>
                <w:color w:val="000000"/>
                <w:sz w:val="24"/>
                <w:szCs w:val="24"/>
              </w:rPr>
              <w:t>=13</w:t>
            </w:r>
          </w:p>
        </w:tc>
      </w:tr>
      <w:tr w:rsidR="00E80BCD" w:rsidRPr="001D635E" w14:paraId="7663DB65" w14:textId="77777777" w:rsidTr="00193958">
        <w:trPr>
          <w:trHeight w:val="300"/>
        </w:trPr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D81F2F7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6378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D52A3D4" w14:textId="77777777" w:rsidR="00E80BCD" w:rsidRPr="001D635E" w:rsidRDefault="00E80BCD" w:rsidP="001D635E">
            <w:pPr>
              <w:spacing w:after="0" w:line="240" w:lineRule="auto"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%</w:t>
            </w:r>
          </w:p>
        </w:tc>
      </w:tr>
      <w:tr w:rsidR="00E80BCD" w:rsidRPr="001D635E" w14:paraId="741EA3F1" w14:textId="77777777" w:rsidTr="00193958">
        <w:trPr>
          <w:trHeight w:val="288"/>
        </w:trPr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E4BAA8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Enterocytes from GI-1</w:t>
            </w:r>
          </w:p>
        </w:tc>
        <w:tc>
          <w:tcPr>
            <w:tcW w:w="7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D9C0BC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4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3AFF6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4224AC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8585B8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67B64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C8210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A8BB1A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38FB8CB7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844A0A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 in RBC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193448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F76F0B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6BDE5F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3ED97F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2AC80F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49C902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B1183C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0D8546FA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5216EF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9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46891E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-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0729E1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DE5861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F1718F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9E5024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756313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669C41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4E93AEA9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00A4BC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1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CBC97D1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A18E665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84B96BF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-13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E2DFFF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B825D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90414F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2640E0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2EFD5467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A068B5" w14:textId="05A3391E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ancr</w:t>
            </w:r>
            <w:r w:rsidR="00D310E1" w:rsidRPr="001D635E">
              <w:rPr>
                <w:color w:val="000000"/>
                <w:sz w:val="24"/>
                <w:szCs w:val="24"/>
              </w:rPr>
              <w:t>eas</w:t>
            </w:r>
            <w:r w:rsidRPr="001D635E">
              <w:rPr>
                <w:color w:val="000000"/>
                <w:sz w:val="24"/>
                <w:szCs w:val="24"/>
              </w:rPr>
              <w:t>/bile from Liver-1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DD9D08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DDF501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0CEA94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8FE09E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A8F7B9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2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344461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3024B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68A2AC25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9BB7AE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ymphatics from Enterocytes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E25F65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-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728B4B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56A1C7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890790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F408F7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08A38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2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773E6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52A4617D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B2EB65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2 from lymphatics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FD675F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-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736DA5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422D62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D3C54B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44AD0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3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AEDD20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6610EE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23</w:t>
            </w:r>
          </w:p>
        </w:tc>
      </w:tr>
      <w:tr w:rsidR="00E80BCD" w:rsidRPr="001D635E" w14:paraId="3F94CA05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3CC8E3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iver-1 from plasma-6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F36316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2D2CCB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1C2D81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79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0A8BD3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A2EEF4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B5BD30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27BD44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3CE44EF3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170672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iver-1 from plasma-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5F1B14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9EBC0A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A08327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15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D45FDD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6E5BF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CA821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EDC67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02734054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B59A32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iver-1 from plasma-5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E92DE7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92EA88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3C47AA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95F996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94A524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7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903204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DB986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11</w:t>
            </w:r>
          </w:p>
        </w:tc>
      </w:tr>
      <w:tr w:rsidR="00E80BCD" w:rsidRPr="001D635E" w14:paraId="1FCC1887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7788DF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iver-1 from plasma-7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CA88E2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F24DF2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A522E4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3866D6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CDE9B3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86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8B363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ABD30C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12BA4CAD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D5AA1D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o Delay-9 from Tissue-1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EC07C7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-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F35734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52DAD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95F9C6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9BF60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3B1163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16D36F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4635D55C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1C4C5C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Urine from </w:t>
            </w:r>
            <w:proofErr w:type="gramStart"/>
            <w:r w:rsidRPr="001D635E">
              <w:rPr>
                <w:color w:val="000000"/>
                <w:sz w:val="24"/>
                <w:szCs w:val="24"/>
              </w:rPr>
              <w:t>plasma-3</w:t>
            </w:r>
            <w:proofErr w:type="gramEnd"/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AA3226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52B5A5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0F4C9E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180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FAFC6D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B2AFD3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0FFD69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794AC3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36D43EEB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46FEF2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Urine from </w:t>
            </w:r>
            <w:proofErr w:type="gramStart"/>
            <w:r w:rsidRPr="001D635E">
              <w:rPr>
                <w:color w:val="000000"/>
                <w:sz w:val="24"/>
                <w:szCs w:val="24"/>
              </w:rPr>
              <w:t>plasma-4</w:t>
            </w:r>
            <w:proofErr w:type="gramEnd"/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AF3932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31FE3E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F36A84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4A0333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698CA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9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4697D2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3B3E5C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0A7917CA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7E7BA4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Urine from </w:t>
            </w:r>
            <w:proofErr w:type="gramStart"/>
            <w:r w:rsidRPr="001D635E">
              <w:rPr>
                <w:color w:val="000000"/>
                <w:sz w:val="24"/>
                <w:szCs w:val="24"/>
              </w:rPr>
              <w:t>tissue-3</w:t>
            </w:r>
            <w:proofErr w:type="gramEnd"/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59F3E2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1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EDEC83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971509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107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0EE3FF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4D6C6E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4573A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73AB22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507C387D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924B17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Urine from RBC-1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579FBA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976B67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00172D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85DB22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34939F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103246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65766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58859B3F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9002FA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Urine from plasma-10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CF1C6B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1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82086B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1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89B8A6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156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7DB8F6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2D6433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69C02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FDB140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0948704F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A1A62B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Urine from </w:t>
            </w:r>
            <w:proofErr w:type="gramStart"/>
            <w:r w:rsidRPr="001D635E">
              <w:rPr>
                <w:color w:val="000000"/>
                <w:sz w:val="24"/>
                <w:szCs w:val="24"/>
              </w:rPr>
              <w:t>plasma -9</w:t>
            </w:r>
            <w:proofErr w:type="gramEnd"/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7070C7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A33BC3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388DE5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A84CCE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9740AC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5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98C50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CC50E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89</w:t>
            </w:r>
          </w:p>
        </w:tc>
      </w:tr>
      <w:tr w:rsidR="00E80BCD" w:rsidRPr="001D635E" w14:paraId="10A31082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0937A1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Urine from </w:t>
            </w:r>
            <w:proofErr w:type="gramStart"/>
            <w:r w:rsidRPr="001D635E">
              <w:rPr>
                <w:color w:val="000000"/>
                <w:sz w:val="24"/>
                <w:szCs w:val="24"/>
              </w:rPr>
              <w:t>plasma-8</w:t>
            </w:r>
            <w:proofErr w:type="gramEnd"/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A7E66A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1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3F62ED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C2DFA9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249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0B2DC3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E763B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EA119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B1B614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01E1CA07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BD0CA3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Urine from </w:t>
            </w:r>
            <w:proofErr w:type="gramStart"/>
            <w:r w:rsidRPr="001D635E">
              <w:rPr>
                <w:color w:val="000000"/>
                <w:sz w:val="24"/>
                <w:szCs w:val="24"/>
              </w:rPr>
              <w:t>plasma-2</w:t>
            </w:r>
            <w:proofErr w:type="gramEnd"/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9AB903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B85BDD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A91AD6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772649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048E3F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4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D1C48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5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6E41DE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04</w:t>
            </w:r>
          </w:p>
        </w:tc>
      </w:tr>
      <w:tr w:rsidR="00E80BCD" w:rsidRPr="001D635E" w14:paraId="6B87D806" w14:textId="77777777" w:rsidTr="00193958">
        <w:trPr>
          <w:trHeight w:val="288"/>
        </w:trPr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E1022FE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Urine from kidney</w:t>
            </w:r>
          </w:p>
        </w:tc>
        <w:tc>
          <w:tcPr>
            <w:tcW w:w="7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C1B49CF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DEB6B62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-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B8358A1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8EC0403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  <w:r w:rsidRPr="001D635E">
              <w:rPr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162B3BF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4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29652E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F6F0F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 </w:t>
            </w:r>
          </w:p>
        </w:tc>
      </w:tr>
      <w:tr w:rsidR="00E80BCD" w:rsidRPr="001D635E" w14:paraId="5D02A314" w14:textId="77777777" w:rsidTr="00193958">
        <w:trPr>
          <w:trHeight w:val="317"/>
        </w:trPr>
        <w:tc>
          <w:tcPr>
            <w:tcW w:w="8988" w:type="dxa"/>
            <w:gridSpan w:val="8"/>
            <w:tcBorders>
              <w:top w:val="nil"/>
              <w:left w:val="nil"/>
            </w:tcBorders>
            <w:shd w:val="clear" w:color="auto" w:fill="auto"/>
            <w:vAlign w:val="bottom"/>
          </w:tcPr>
          <w:p w14:paraId="55774E45" w14:textId="1831FDED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  <w:vertAlign w:val="superscript"/>
              </w:rPr>
              <w:t>1</w:t>
            </w:r>
            <w:r w:rsidRPr="001D635E">
              <w:rPr>
                <w:color w:val="000000"/>
                <w:sz w:val="24"/>
                <w:szCs w:val="24"/>
              </w:rPr>
              <w:t>Parameters refer to the model (</w:t>
            </w:r>
            <w:r w:rsidRPr="001D635E">
              <w:rPr>
                <w:sz w:val="24"/>
                <w:szCs w:val="24"/>
              </w:rPr>
              <w:t>Supplemental Fig. 1</w:t>
            </w:r>
            <w:r w:rsidRPr="001D635E">
              <w:rPr>
                <w:color w:val="000000"/>
                <w:sz w:val="24"/>
                <w:szCs w:val="24"/>
              </w:rPr>
              <w:t xml:space="preserve">) and differ significantly (P&lt;0.05) for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 xml:space="preserve">PK2 vs. PK1 </w:t>
            </w:r>
            <w:r w:rsidRPr="001D635E">
              <w:rPr>
                <w:color w:val="000000"/>
                <w:sz w:val="24"/>
                <w:szCs w:val="24"/>
              </w:rPr>
              <w:t xml:space="preserve"> </w:t>
            </w:r>
          </w:p>
        </w:tc>
      </w:tr>
    </w:tbl>
    <w:p w14:paraId="49371354" w14:textId="77777777" w:rsidR="00E80BCD" w:rsidRPr="00E1583F" w:rsidRDefault="00E80BCD" w:rsidP="00E80BCD">
      <w:pPr>
        <w:rPr>
          <w:rFonts w:ascii="Arial" w:hAnsi="Arial" w:cs="Arial"/>
          <w:sz w:val="18"/>
          <w:szCs w:val="18"/>
        </w:rPr>
      </w:pPr>
      <w:r w:rsidRPr="00E1583F">
        <w:rPr>
          <w:rFonts w:ascii="Arial" w:hAnsi="Arial" w:cs="Arial"/>
          <w:sz w:val="18"/>
          <w:szCs w:val="18"/>
        </w:rPr>
        <w:br w:type="page"/>
      </w:r>
    </w:p>
    <w:tbl>
      <w:tblPr>
        <w:tblW w:w="8106" w:type="dxa"/>
        <w:tblInd w:w="108" w:type="dxa"/>
        <w:tblLook w:val="04A0" w:firstRow="1" w:lastRow="0" w:firstColumn="1" w:lastColumn="0" w:noHBand="0" w:noVBand="1"/>
      </w:tblPr>
      <w:tblGrid>
        <w:gridCol w:w="2578"/>
        <w:gridCol w:w="910"/>
        <w:gridCol w:w="963"/>
        <w:gridCol w:w="1089"/>
        <w:gridCol w:w="653"/>
        <w:gridCol w:w="852"/>
        <w:gridCol w:w="1061"/>
      </w:tblGrid>
      <w:tr w:rsidR="00E80BCD" w:rsidRPr="001D635E" w14:paraId="09ECEA60" w14:textId="77777777" w:rsidTr="00193958">
        <w:trPr>
          <w:trHeight w:val="435"/>
        </w:trPr>
        <w:tc>
          <w:tcPr>
            <w:tcW w:w="810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ED47EB" w14:textId="1B72ABFC" w:rsidR="00E80BCD" w:rsidRPr="001D635E" w:rsidRDefault="00E80BCD" w:rsidP="001D635E">
            <w:pPr>
              <w:spacing w:after="0" w:line="240" w:lineRule="auto"/>
              <w:rPr>
                <w:b/>
                <w:bCs/>
                <w:color w:val="000000"/>
                <w:sz w:val="24"/>
                <w:szCs w:val="24"/>
              </w:rPr>
            </w:pPr>
            <w:r w:rsidRPr="001D635E">
              <w:rPr>
                <w:sz w:val="24"/>
                <w:szCs w:val="24"/>
              </w:rPr>
              <w:lastRenderedPageBreak/>
              <w:br w:type="page"/>
            </w:r>
            <w:r w:rsidRPr="001D635E">
              <w:rPr>
                <w:sz w:val="24"/>
                <w:szCs w:val="24"/>
              </w:rPr>
              <w:br w:type="page"/>
            </w:r>
            <w:r w:rsidRPr="001D635E">
              <w:rPr>
                <w:b/>
                <w:sz w:val="24"/>
                <w:szCs w:val="24"/>
              </w:rPr>
              <w:t xml:space="preserve">Supplemental Table </w:t>
            </w:r>
            <w:r w:rsidR="00D02D0E" w:rsidRPr="001D635E">
              <w:rPr>
                <w:b/>
                <w:bCs/>
                <w:color w:val="000000"/>
                <w:sz w:val="24"/>
                <w:szCs w:val="24"/>
              </w:rPr>
              <w:t>3</w:t>
            </w:r>
            <w:r w:rsidR="00D02D0E" w:rsidRPr="001D635E">
              <w:rPr>
                <w:bCs/>
                <w:color w:val="000000"/>
                <w:sz w:val="24"/>
                <w:szCs w:val="24"/>
              </w:rPr>
              <w:t xml:space="preserve"> </w:t>
            </w:r>
            <w:r w:rsidRPr="001D635E">
              <w:rPr>
                <w:color w:val="000000"/>
                <w:sz w:val="24"/>
                <w:szCs w:val="24"/>
              </w:rPr>
              <w:t xml:space="preserve">Pathways that differ significantly by form </w:t>
            </w:r>
            <w:r w:rsidR="00C34B8C" w:rsidRPr="001D635E">
              <w:rPr>
                <w:color w:val="000000"/>
                <w:sz w:val="24"/>
                <w:szCs w:val="24"/>
              </w:rPr>
              <w:t xml:space="preserve">and by gender </w:t>
            </w:r>
            <w:r w:rsidRPr="001D635E">
              <w:rPr>
                <w:color w:val="000000"/>
                <w:sz w:val="24"/>
                <w:szCs w:val="24"/>
              </w:rPr>
              <w:t>during Se supplementation</w:t>
            </w:r>
            <w:r w:rsidRPr="001D635E">
              <w:rPr>
                <w:color w:val="000000"/>
                <w:sz w:val="24"/>
                <w:szCs w:val="24"/>
                <w:vertAlign w:val="superscript"/>
              </w:rPr>
              <w:t>1</w:t>
            </w:r>
          </w:p>
        </w:tc>
      </w:tr>
      <w:tr w:rsidR="00E80BCD" w:rsidRPr="001D635E" w14:paraId="0BB0EEFB" w14:textId="77777777" w:rsidTr="00193958">
        <w:trPr>
          <w:trHeight w:val="585"/>
        </w:trPr>
        <w:tc>
          <w:tcPr>
            <w:tcW w:w="257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E81CD8" w14:textId="77777777" w:rsidR="00E80BCD" w:rsidRPr="001D635E" w:rsidRDefault="00E80BCD" w:rsidP="001D635E">
            <w:pPr>
              <w:spacing w:after="0" w:line="240" w:lineRule="auto"/>
              <w:rPr>
                <w:b/>
                <w:bCs/>
                <w:color w:val="000000"/>
                <w:sz w:val="24"/>
                <w:szCs w:val="24"/>
              </w:rPr>
            </w:pPr>
            <w:r w:rsidRPr="001D635E">
              <w:rPr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5528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A77E9C" w14:textId="77777777" w:rsidR="00E80BCD" w:rsidRPr="001D635E" w:rsidRDefault="00E80BCD" w:rsidP="001D635E">
            <w:pPr>
              <w:spacing w:after="0" w:line="240" w:lineRule="auto"/>
              <w:jc w:val="center"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Within PK2</w:t>
            </w:r>
          </w:p>
        </w:tc>
      </w:tr>
      <w:tr w:rsidR="00E80BCD" w:rsidRPr="001D635E" w14:paraId="1B2A7A2D" w14:textId="77777777" w:rsidTr="00193958">
        <w:trPr>
          <w:trHeight w:val="600"/>
        </w:trPr>
        <w:tc>
          <w:tcPr>
            <w:tcW w:w="25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DCCD18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296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58EE050" w14:textId="77777777" w:rsidR="00E80BCD" w:rsidRPr="001D635E" w:rsidRDefault="00E80BCD" w:rsidP="001D635E">
            <w:pPr>
              <w:spacing w:after="0" w:line="240" w:lineRule="auto"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SeMet vs Sel</w:t>
            </w:r>
          </w:p>
        </w:tc>
        <w:tc>
          <w:tcPr>
            <w:tcW w:w="6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54046B6" w14:textId="77777777" w:rsidR="00E80BCD" w:rsidRPr="001D635E" w:rsidRDefault="00E80BCD" w:rsidP="001D635E">
            <w:pPr>
              <w:spacing w:after="0" w:line="240" w:lineRule="auto"/>
              <w:jc w:val="center"/>
              <w:rPr>
                <w:i/>
                <w:iCs/>
                <w:color w:val="000000"/>
                <w:sz w:val="24"/>
                <w:szCs w:val="24"/>
              </w:rPr>
            </w:pPr>
          </w:p>
        </w:tc>
        <w:tc>
          <w:tcPr>
            <w:tcW w:w="191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DE5924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Females vs. Males</w:t>
            </w:r>
          </w:p>
        </w:tc>
      </w:tr>
      <w:tr w:rsidR="00E80BCD" w:rsidRPr="001D635E" w14:paraId="619170F4" w14:textId="77777777" w:rsidTr="00193958">
        <w:trPr>
          <w:trHeight w:val="600"/>
        </w:trPr>
        <w:tc>
          <w:tcPr>
            <w:tcW w:w="25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79DE0E5" w14:textId="193CAEFA" w:rsidR="00E80BCD" w:rsidRPr="001D635E" w:rsidRDefault="00C34B8C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athway</w:t>
            </w:r>
          </w:p>
        </w:tc>
        <w:tc>
          <w:tcPr>
            <w:tcW w:w="9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EC99526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All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n</w:t>
            </w:r>
            <w:r w:rsidRPr="001D635E">
              <w:rPr>
                <w:color w:val="000000"/>
                <w:sz w:val="24"/>
                <w:szCs w:val="24"/>
              </w:rPr>
              <w:t>=20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66B921E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Males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n</w:t>
            </w:r>
            <w:r w:rsidRPr="001D635E">
              <w:rPr>
                <w:color w:val="000000"/>
                <w:sz w:val="24"/>
                <w:szCs w:val="24"/>
              </w:rPr>
              <w:t>=7</w:t>
            </w:r>
          </w:p>
        </w:tc>
        <w:tc>
          <w:tcPr>
            <w:tcW w:w="10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7D1756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Females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n</w:t>
            </w:r>
            <w:r w:rsidRPr="001D635E">
              <w:rPr>
                <w:color w:val="000000"/>
                <w:sz w:val="24"/>
                <w:szCs w:val="24"/>
              </w:rPr>
              <w:t>=13</w:t>
            </w:r>
          </w:p>
        </w:tc>
        <w:tc>
          <w:tcPr>
            <w:tcW w:w="6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9917E21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DA09B0B" w14:textId="77777777" w:rsidR="00E80BCD" w:rsidRPr="001D635E" w:rsidRDefault="00E80BCD" w:rsidP="001D635E">
            <w:pPr>
              <w:spacing w:after="0" w:line="240" w:lineRule="auto"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Sel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568D3C8" w14:textId="77777777" w:rsidR="00E80BCD" w:rsidRPr="001D635E" w:rsidRDefault="00E80BCD" w:rsidP="001D635E">
            <w:pPr>
              <w:spacing w:after="0" w:line="240" w:lineRule="auto"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Se-Met</w:t>
            </w:r>
          </w:p>
        </w:tc>
      </w:tr>
      <w:tr w:rsidR="00E80BCD" w:rsidRPr="001D635E" w14:paraId="04A11BF8" w14:textId="77777777" w:rsidTr="00193958">
        <w:trPr>
          <w:trHeight w:val="300"/>
        </w:trPr>
        <w:tc>
          <w:tcPr>
            <w:tcW w:w="25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3A71D8E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5528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D258D0D" w14:textId="77777777" w:rsidR="00E80BCD" w:rsidRPr="001D635E" w:rsidRDefault="00E80BCD" w:rsidP="001D635E">
            <w:pPr>
              <w:spacing w:after="0" w:line="240" w:lineRule="auto"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%</w:t>
            </w:r>
          </w:p>
        </w:tc>
      </w:tr>
      <w:tr w:rsidR="00E80BCD" w:rsidRPr="001D635E" w14:paraId="0791298B" w14:textId="77777777" w:rsidTr="00193958">
        <w:trPr>
          <w:trHeight w:val="300"/>
        </w:trPr>
        <w:tc>
          <w:tcPr>
            <w:tcW w:w="25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BAB051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Enterocyte from GI-1</w:t>
            </w:r>
          </w:p>
        </w:tc>
        <w:tc>
          <w:tcPr>
            <w:tcW w:w="9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0AE83F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77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7C840A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14</w:t>
            </w:r>
          </w:p>
        </w:tc>
        <w:tc>
          <w:tcPr>
            <w:tcW w:w="10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E25496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0</w:t>
            </w:r>
          </w:p>
        </w:tc>
        <w:tc>
          <w:tcPr>
            <w:tcW w:w="6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D4005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1E017D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2C0A39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3E51D9AA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F35E49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Enterocyte from GI-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74F77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46DECF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DE7CB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73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6390A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B179F0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9FBE3C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1F9A2C0F" w14:textId="77777777" w:rsidTr="00193958">
        <w:trPr>
          <w:trHeight w:val="360"/>
        </w:trPr>
        <w:tc>
          <w:tcPr>
            <w:tcW w:w="348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182EBD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Enterocyte from GI-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C5FCA6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36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7A4D0A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EA3F4A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8ADEBD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8FBEDE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5CAD5E6E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98F404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Delay in RBC 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D642FA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9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D43EAC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8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751BC3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5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B6C20F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3F9876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C8A6A1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594E8FBD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0C8A31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1E2051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CA84D7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570C8A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88DB34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4E4843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36FB2B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7EDDF423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ED2DE3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9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062A5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933361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270009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390D0C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B64C8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2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A3396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0B38ED62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EBED1C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ancreas/bile from liver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F4118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515763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40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9247A9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3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D3D7F1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0FFF3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BE791C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0888E913" w14:textId="77777777" w:rsidTr="00193958">
        <w:trPr>
          <w:trHeight w:val="300"/>
        </w:trPr>
        <w:tc>
          <w:tcPr>
            <w:tcW w:w="44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F783A6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ymphatics from Enterocytes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822FE0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8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738389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89EC7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419F4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6</w:t>
            </w:r>
          </w:p>
        </w:tc>
      </w:tr>
      <w:tr w:rsidR="00E80BCD" w:rsidRPr="001D635E" w14:paraId="1367B0D4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6235E1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issue-1 from Liver-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B9A026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39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41C07A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81C6A9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46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AF200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6C9630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CAB3FC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20EA2362" w14:textId="77777777" w:rsidTr="00193958">
        <w:trPr>
          <w:trHeight w:val="300"/>
        </w:trPr>
        <w:tc>
          <w:tcPr>
            <w:tcW w:w="348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F7663F" w14:textId="22261D1A" w:rsidR="00E80BCD" w:rsidRPr="001D635E" w:rsidRDefault="006F0D28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i</w:t>
            </w:r>
            <w:r w:rsidR="00E80BCD" w:rsidRPr="001D635E">
              <w:rPr>
                <w:color w:val="000000"/>
                <w:sz w:val="24"/>
                <w:szCs w:val="24"/>
              </w:rPr>
              <w:t>ssue-1 from Plasma-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1A3F54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74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FC351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8D4FF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42127F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CC6276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36A73D50" w14:textId="77777777" w:rsidTr="00193958">
        <w:trPr>
          <w:trHeight w:val="300"/>
        </w:trPr>
        <w:tc>
          <w:tcPr>
            <w:tcW w:w="44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5C2A43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iver from Enterocytes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CE2700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BB22F6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3909C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8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395CBA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5743A6DB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7F590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iver-1 from Plasma-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C46471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4DEF5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E37720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5E125F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F370D9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3D005B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1D1ABCC8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650CE1" w14:textId="58E75C2E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3 from</w:t>
            </w:r>
            <w:r w:rsidR="006F0D28" w:rsidRPr="001D635E">
              <w:rPr>
                <w:color w:val="000000"/>
                <w:sz w:val="24"/>
                <w:szCs w:val="24"/>
              </w:rPr>
              <w:t xml:space="preserve"> L</w:t>
            </w:r>
            <w:r w:rsidRPr="001D635E">
              <w:rPr>
                <w:color w:val="000000"/>
                <w:sz w:val="24"/>
                <w:szCs w:val="24"/>
              </w:rPr>
              <w:t>iver-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ABEE1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2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DA3789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20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913F50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25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36B0E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2DB41C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636B5D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1C5D697F" w14:textId="77777777" w:rsidTr="00193958">
        <w:trPr>
          <w:trHeight w:val="300"/>
        </w:trPr>
        <w:tc>
          <w:tcPr>
            <w:tcW w:w="44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C91103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13 from Tissue-1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9E571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7FCD4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F2A794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44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13DEF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79575199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A4F6B7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Uptake by RBC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99B28E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47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63D6E4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37B27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50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C707BA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804BC0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E6F525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029A468E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E24D86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Urine from Plasma-3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C4D9B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7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E1C2C9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FA6991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77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B0C3A2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DDD2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814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2A80C2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2F740D8A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917246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Urine from Tissue-3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D9EC9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68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55D1FE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65CA2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69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08FB9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A84C8F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8DE418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3C8A1A1B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38300B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Urine from RBC-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97BF5C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38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94EA1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54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E53AA3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07679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1DE6BF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29ED8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4D39B453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1841EC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Urine from Plasma-10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A5B27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6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BCF7E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64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7FC70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03AE37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3F36D1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26CAAA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3B94CF16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C7A274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Urine from Plasma-9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B00ED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7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36FC2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80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73D256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58FE3E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1E5190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2BCE43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4059953F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D9444D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Urine from Plasma-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1E187C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8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9E3712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B38835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81</w:t>
            </w: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7D047C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2201D5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AD31BA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391BA06E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BF6236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Urine from Plasma-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2780A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-4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7FEBCC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85DC7C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6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683FB0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601714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6259C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499CFB8B" w14:textId="77777777" w:rsidTr="00193958">
        <w:trPr>
          <w:trHeight w:val="300"/>
        </w:trPr>
        <w:tc>
          <w:tcPr>
            <w:tcW w:w="25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3E67413" w14:textId="77777777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Urine from Kidney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AFFEE1E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9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75EE06B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33</w:t>
            </w:r>
          </w:p>
        </w:tc>
        <w:tc>
          <w:tcPr>
            <w:tcW w:w="10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DD45BE4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  <w:r w:rsidRPr="001D635E">
              <w:rPr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6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6D5E66A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  <w:r w:rsidRPr="001D635E">
              <w:rPr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6F526E7" w14:textId="77777777" w:rsidR="00E80BCD" w:rsidRPr="001D635E" w:rsidRDefault="00E80BCD" w:rsidP="001D635E">
            <w:pPr>
              <w:spacing w:after="0" w:line="240" w:lineRule="auto"/>
              <w:jc w:val="center"/>
              <w:rPr>
                <w:b/>
                <w:bCs/>
                <w:color w:val="000000"/>
                <w:sz w:val="24"/>
                <w:szCs w:val="24"/>
              </w:rPr>
            </w:pPr>
            <w:r w:rsidRPr="001D635E">
              <w:rPr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5E2672D" w14:textId="77777777" w:rsidR="00E80BCD" w:rsidRPr="001D635E" w:rsidRDefault="00E80BCD" w:rsidP="001D635E">
            <w:pPr>
              <w:spacing w:after="0"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 </w:t>
            </w:r>
          </w:p>
        </w:tc>
      </w:tr>
      <w:tr w:rsidR="00E80BCD" w:rsidRPr="001D635E" w14:paraId="6E384CB6" w14:textId="77777777" w:rsidTr="00193958">
        <w:trPr>
          <w:trHeight w:val="288"/>
        </w:trPr>
        <w:tc>
          <w:tcPr>
            <w:tcW w:w="8106" w:type="dxa"/>
            <w:gridSpan w:val="7"/>
            <w:tcBorders>
              <w:top w:val="nil"/>
              <w:left w:val="nil"/>
            </w:tcBorders>
            <w:shd w:val="clear" w:color="auto" w:fill="auto"/>
            <w:vAlign w:val="bottom"/>
          </w:tcPr>
          <w:p w14:paraId="266AE74D" w14:textId="3CFBE575" w:rsidR="00E80BCD" w:rsidRPr="001D635E" w:rsidRDefault="00E80BCD" w:rsidP="001D635E">
            <w:pPr>
              <w:spacing w:after="0"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  <w:vertAlign w:val="superscript"/>
              </w:rPr>
              <w:t>1</w:t>
            </w:r>
            <w:r w:rsidRPr="001D635E">
              <w:rPr>
                <w:color w:val="000000"/>
                <w:sz w:val="24"/>
                <w:szCs w:val="24"/>
              </w:rPr>
              <w:t>Parameters refer to the model (</w:t>
            </w:r>
            <w:r w:rsidRPr="001D635E">
              <w:rPr>
                <w:sz w:val="24"/>
                <w:szCs w:val="24"/>
              </w:rPr>
              <w:t>Supplemental Fig. 1</w:t>
            </w:r>
            <w:r w:rsidRPr="001D635E">
              <w:rPr>
                <w:color w:val="000000"/>
                <w:sz w:val="24"/>
                <w:szCs w:val="24"/>
              </w:rPr>
              <w:t xml:space="preserve">) and differ significantly (P&lt;0.05) for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 xml:space="preserve">Sel </w:t>
            </w:r>
            <w:r w:rsidRPr="001D635E">
              <w:rPr>
                <w:color w:val="000000"/>
                <w:sz w:val="24"/>
                <w:szCs w:val="24"/>
              </w:rPr>
              <w:t xml:space="preserve">vs.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SeMet</w:t>
            </w:r>
            <w:r w:rsidR="00C34B8C" w:rsidRPr="001D635E">
              <w:rPr>
                <w:i/>
                <w:iCs/>
                <w:color w:val="000000"/>
                <w:sz w:val="24"/>
                <w:szCs w:val="24"/>
              </w:rPr>
              <w:t xml:space="preserve"> </w:t>
            </w:r>
            <w:r w:rsidR="00C34B8C" w:rsidRPr="001D635E">
              <w:rPr>
                <w:iCs/>
                <w:color w:val="000000"/>
                <w:sz w:val="24"/>
                <w:szCs w:val="24"/>
              </w:rPr>
              <w:t>or by gender for each form.</w:t>
            </w:r>
          </w:p>
        </w:tc>
      </w:tr>
    </w:tbl>
    <w:p w14:paraId="00E3D6DC" w14:textId="77777777" w:rsidR="00E80BCD" w:rsidRPr="001D635E" w:rsidRDefault="00E80BCD" w:rsidP="001D635E">
      <w:pPr>
        <w:spacing w:line="240" w:lineRule="auto"/>
        <w:rPr>
          <w:sz w:val="24"/>
          <w:szCs w:val="24"/>
        </w:rPr>
      </w:pPr>
    </w:p>
    <w:p w14:paraId="3FB66966" w14:textId="4BD53FFD" w:rsidR="00E80BCD" w:rsidRPr="001D635E" w:rsidRDefault="00E80BCD" w:rsidP="001D635E">
      <w:pPr>
        <w:spacing w:line="240" w:lineRule="auto"/>
        <w:contextualSpacing/>
        <w:rPr>
          <w:color w:val="000000"/>
          <w:sz w:val="24"/>
          <w:szCs w:val="24"/>
        </w:rPr>
      </w:pPr>
      <w:r w:rsidRPr="001D635E">
        <w:rPr>
          <w:sz w:val="24"/>
          <w:szCs w:val="24"/>
        </w:rPr>
        <w:br w:type="page"/>
      </w:r>
      <w:r w:rsidRPr="001D635E">
        <w:rPr>
          <w:b/>
          <w:sz w:val="24"/>
          <w:szCs w:val="24"/>
        </w:rPr>
        <w:lastRenderedPageBreak/>
        <w:t xml:space="preserve">Supplemental Table </w:t>
      </w:r>
      <w:r w:rsidR="00D02D0E" w:rsidRPr="001D635E">
        <w:rPr>
          <w:b/>
          <w:bCs/>
          <w:sz w:val="24"/>
          <w:szCs w:val="24"/>
        </w:rPr>
        <w:t>4</w:t>
      </w:r>
      <w:r w:rsidR="00C34B8C" w:rsidRPr="001D635E">
        <w:rPr>
          <w:b/>
          <w:bCs/>
          <w:sz w:val="24"/>
          <w:szCs w:val="24"/>
        </w:rPr>
        <w:t xml:space="preserve"> C</w:t>
      </w:r>
      <w:r w:rsidRPr="001D635E">
        <w:rPr>
          <w:color w:val="000000"/>
          <w:sz w:val="24"/>
          <w:szCs w:val="24"/>
        </w:rPr>
        <w:t xml:space="preserve">alculated mass of </w:t>
      </w:r>
      <w:r w:rsidR="00C34B8C" w:rsidRPr="001D635E">
        <w:rPr>
          <w:color w:val="000000"/>
          <w:sz w:val="24"/>
          <w:szCs w:val="24"/>
        </w:rPr>
        <w:t xml:space="preserve">Se in </w:t>
      </w:r>
      <w:r w:rsidRPr="001D635E">
        <w:rPr>
          <w:color w:val="000000"/>
          <w:sz w:val="24"/>
          <w:szCs w:val="24"/>
        </w:rPr>
        <w:t xml:space="preserve">pools before </w:t>
      </w:r>
      <w:r w:rsidR="00C34B8C" w:rsidRPr="001D635E">
        <w:rPr>
          <w:color w:val="000000"/>
          <w:sz w:val="24"/>
          <w:szCs w:val="24"/>
        </w:rPr>
        <w:t xml:space="preserve">(PK1) </w:t>
      </w:r>
      <w:r w:rsidRPr="001D635E">
        <w:rPr>
          <w:color w:val="000000"/>
          <w:sz w:val="24"/>
          <w:szCs w:val="24"/>
        </w:rPr>
        <w:t xml:space="preserve">and after </w:t>
      </w:r>
      <w:r w:rsidR="00C34B8C" w:rsidRPr="001D635E">
        <w:rPr>
          <w:color w:val="000000"/>
          <w:sz w:val="24"/>
          <w:szCs w:val="24"/>
        </w:rPr>
        <w:t xml:space="preserve">(PK2) </w:t>
      </w:r>
      <w:r w:rsidRPr="001D635E">
        <w:rPr>
          <w:color w:val="000000"/>
          <w:sz w:val="24"/>
          <w:szCs w:val="24"/>
        </w:rPr>
        <w:t>Se supplementation</w:t>
      </w:r>
      <w:r w:rsidR="00C34B8C" w:rsidRPr="001D635E">
        <w:rPr>
          <w:color w:val="000000"/>
          <w:sz w:val="24"/>
          <w:szCs w:val="24"/>
        </w:rPr>
        <w:t xml:space="preserve"> expressed as amount for all participants and % change for all participants and each </w:t>
      </w:r>
      <w:proofErr w:type="gramStart"/>
      <w:r w:rsidR="00C34B8C" w:rsidRPr="001D635E">
        <w:rPr>
          <w:color w:val="000000"/>
          <w:sz w:val="24"/>
          <w:szCs w:val="24"/>
        </w:rPr>
        <w:t>gender</w:t>
      </w:r>
      <w:r w:rsidRPr="001D635E">
        <w:rPr>
          <w:color w:val="000000"/>
          <w:sz w:val="24"/>
          <w:szCs w:val="24"/>
          <w:vertAlign w:val="superscript"/>
        </w:rPr>
        <w:t>1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496"/>
        <w:gridCol w:w="1319"/>
        <w:gridCol w:w="1320"/>
        <w:gridCol w:w="639"/>
        <w:gridCol w:w="1517"/>
        <w:gridCol w:w="24"/>
        <w:gridCol w:w="1500"/>
        <w:gridCol w:w="44"/>
        <w:gridCol w:w="1501"/>
      </w:tblGrid>
      <w:tr w:rsidR="00E80BCD" w:rsidRPr="001D635E" w14:paraId="2C8B4976" w14:textId="77777777" w:rsidTr="00193958">
        <w:tc>
          <w:tcPr>
            <w:tcW w:w="136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3F63FB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273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8F7A76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highlight w:val="yellow"/>
              </w:rPr>
            </w:pPr>
            <w:r w:rsidRPr="001D635E">
              <w:rPr>
                <w:color w:val="000000"/>
                <w:sz w:val="24"/>
                <w:szCs w:val="24"/>
              </w:rPr>
              <w:t>All, n=20</w:t>
            </w:r>
          </w:p>
        </w:tc>
        <w:tc>
          <w:tcPr>
            <w:tcW w:w="68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DEC6C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highlight w:val="yellow"/>
              </w:rPr>
            </w:pPr>
          </w:p>
        </w:tc>
        <w:tc>
          <w:tcPr>
            <w:tcW w:w="15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07DAE3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highlight w:val="yellow"/>
              </w:rPr>
            </w:pPr>
            <w:r w:rsidRPr="001D635E">
              <w:rPr>
                <w:color w:val="000000"/>
                <w:sz w:val="24"/>
                <w:szCs w:val="24"/>
              </w:rPr>
              <w:t>All, n=20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0925F7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highlight w:val="yellow"/>
              </w:rPr>
            </w:pPr>
            <w:r w:rsidRPr="001D635E">
              <w:rPr>
                <w:color w:val="000000"/>
                <w:sz w:val="24"/>
                <w:szCs w:val="24"/>
              </w:rPr>
              <w:t>Males, n=7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A64EAA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highlight w:val="yellow"/>
              </w:rPr>
            </w:pPr>
            <w:r w:rsidRPr="001D635E">
              <w:rPr>
                <w:color w:val="000000"/>
                <w:sz w:val="24"/>
                <w:szCs w:val="24"/>
              </w:rPr>
              <w:t>Females, n=13</w:t>
            </w:r>
          </w:p>
        </w:tc>
      </w:tr>
      <w:tr w:rsidR="00E80BCD" w:rsidRPr="001D635E" w14:paraId="3FA26B5E" w14:textId="77777777" w:rsidTr="00193958">
        <w:tc>
          <w:tcPr>
            <w:tcW w:w="13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68DF53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ool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F04B4B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highlight w:val="yellow"/>
              </w:rPr>
            </w:pPr>
            <w:r w:rsidRPr="001D635E">
              <w:rPr>
                <w:color w:val="000000"/>
                <w:sz w:val="24"/>
                <w:szCs w:val="24"/>
              </w:rPr>
              <w:t>PK1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95AED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highlight w:val="yellow"/>
              </w:rPr>
            </w:pPr>
            <w:r w:rsidRPr="001D635E">
              <w:rPr>
                <w:color w:val="000000"/>
                <w:sz w:val="24"/>
                <w:szCs w:val="24"/>
              </w:rPr>
              <w:t>PK2</w:t>
            </w:r>
          </w:p>
        </w:tc>
        <w:tc>
          <w:tcPr>
            <w:tcW w:w="68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36055B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highlight w:val="yellow"/>
              </w:rPr>
            </w:pPr>
          </w:p>
        </w:tc>
        <w:tc>
          <w:tcPr>
            <w:tcW w:w="4788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C4A2B3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highlight w:val="yellow"/>
              </w:rPr>
            </w:pPr>
            <w:r w:rsidRPr="001D635E">
              <w:rPr>
                <w:color w:val="000000"/>
                <w:sz w:val="24"/>
                <w:szCs w:val="24"/>
              </w:rPr>
              <w:t>PK2 vs. PK1</w:t>
            </w:r>
          </w:p>
        </w:tc>
      </w:tr>
      <w:tr w:rsidR="00E80BCD" w:rsidRPr="001D635E" w14:paraId="6027EDDD" w14:textId="77777777" w:rsidTr="00193958">
        <w:tc>
          <w:tcPr>
            <w:tcW w:w="136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4FDD3C8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2736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8B2894F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color w:val="000000"/>
                <w:sz w:val="24"/>
                <w:szCs w:val="24"/>
              </w:rPr>
            </w:pPr>
            <w:r w:rsidRPr="001D635E">
              <w:rPr>
                <w:i/>
                <w:color w:val="000000"/>
                <w:sz w:val="24"/>
                <w:szCs w:val="24"/>
              </w:rPr>
              <w:t>µg</w:t>
            </w:r>
            <w:r w:rsidRPr="001D635E">
              <w:rPr>
                <w:i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68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44A5385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4788" w:type="dxa"/>
            <w:gridSpan w:val="5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272FB86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color w:val="000000"/>
                <w:sz w:val="24"/>
                <w:szCs w:val="24"/>
              </w:rPr>
            </w:pPr>
            <w:r w:rsidRPr="001D635E">
              <w:rPr>
                <w:i/>
                <w:color w:val="000000"/>
                <w:sz w:val="24"/>
                <w:szCs w:val="24"/>
              </w:rPr>
              <w:t>% increase</w:t>
            </w:r>
          </w:p>
        </w:tc>
      </w:tr>
      <w:tr w:rsidR="00E80BCD" w:rsidRPr="001D635E" w14:paraId="6005E88E" w14:textId="77777777" w:rsidTr="00193958">
        <w:tc>
          <w:tcPr>
            <w:tcW w:w="1368" w:type="dxa"/>
            <w:shd w:val="clear" w:color="auto" w:fill="auto"/>
            <w:vAlign w:val="bottom"/>
          </w:tcPr>
          <w:p w14:paraId="76DD1B3D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Enterocytes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B6AD8D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1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D0D7650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34</w:t>
            </w:r>
          </w:p>
        </w:tc>
        <w:tc>
          <w:tcPr>
            <w:tcW w:w="684" w:type="dxa"/>
            <w:shd w:val="clear" w:color="auto" w:fill="auto"/>
          </w:tcPr>
          <w:p w14:paraId="3880BC78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3DCB268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73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3591E834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83*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3985E098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66**#</w:t>
            </w:r>
          </w:p>
        </w:tc>
      </w:tr>
      <w:tr w:rsidR="00E80BCD" w:rsidRPr="001D635E" w14:paraId="73438EF7" w14:textId="77777777" w:rsidTr="00193958">
        <w:tc>
          <w:tcPr>
            <w:tcW w:w="1368" w:type="dxa"/>
            <w:shd w:val="clear" w:color="auto" w:fill="auto"/>
            <w:vAlign w:val="bottom"/>
          </w:tcPr>
          <w:p w14:paraId="5DB77869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ymphatics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293326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3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401869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09</w:t>
            </w:r>
          </w:p>
        </w:tc>
        <w:tc>
          <w:tcPr>
            <w:tcW w:w="684" w:type="dxa"/>
            <w:shd w:val="clear" w:color="auto" w:fill="auto"/>
          </w:tcPr>
          <w:p w14:paraId="09951B49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38447D7C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230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368EE034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77*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223C02C9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284**</w:t>
            </w:r>
          </w:p>
        </w:tc>
      </w:tr>
      <w:tr w:rsidR="00E80BCD" w:rsidRPr="001D635E" w14:paraId="3528EE10" w14:textId="77777777" w:rsidTr="00193958">
        <w:tc>
          <w:tcPr>
            <w:tcW w:w="1368" w:type="dxa"/>
            <w:shd w:val="clear" w:color="auto" w:fill="auto"/>
            <w:vAlign w:val="bottom"/>
          </w:tcPr>
          <w:p w14:paraId="01D0918C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7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96C460E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76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09C868A6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88</w:t>
            </w:r>
          </w:p>
        </w:tc>
        <w:tc>
          <w:tcPr>
            <w:tcW w:w="684" w:type="dxa"/>
            <w:shd w:val="clear" w:color="auto" w:fill="auto"/>
          </w:tcPr>
          <w:p w14:paraId="68635F73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4751B2FE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48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244C898D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55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2745A072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44*</w:t>
            </w:r>
          </w:p>
        </w:tc>
      </w:tr>
      <w:tr w:rsidR="00E80BCD" w:rsidRPr="001D635E" w14:paraId="166011C1" w14:textId="77777777" w:rsidTr="00193958">
        <w:tc>
          <w:tcPr>
            <w:tcW w:w="1368" w:type="dxa"/>
            <w:shd w:val="clear" w:color="auto" w:fill="auto"/>
            <w:vAlign w:val="bottom"/>
          </w:tcPr>
          <w:p w14:paraId="7E419B93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issue-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5FA4659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99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D698631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27</w:t>
            </w:r>
          </w:p>
        </w:tc>
        <w:tc>
          <w:tcPr>
            <w:tcW w:w="684" w:type="dxa"/>
            <w:shd w:val="clear" w:color="auto" w:fill="auto"/>
          </w:tcPr>
          <w:p w14:paraId="344DF90B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2E57DC69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30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7BAF7192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44*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14A4EE8B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21*</w:t>
            </w:r>
          </w:p>
        </w:tc>
      </w:tr>
      <w:tr w:rsidR="00E80BCD" w:rsidRPr="001D635E" w14:paraId="47BE5473" w14:textId="77777777" w:rsidTr="00193958">
        <w:tc>
          <w:tcPr>
            <w:tcW w:w="1368" w:type="dxa"/>
            <w:shd w:val="clear" w:color="auto" w:fill="auto"/>
            <w:vAlign w:val="bottom"/>
          </w:tcPr>
          <w:p w14:paraId="7E95E8FC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iver-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817FD83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4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B656F12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.15</w:t>
            </w:r>
          </w:p>
        </w:tc>
        <w:tc>
          <w:tcPr>
            <w:tcW w:w="684" w:type="dxa"/>
            <w:shd w:val="clear" w:color="auto" w:fill="auto"/>
          </w:tcPr>
          <w:p w14:paraId="6D62CF44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02B659B8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20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289C9E9E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05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1B7DE4C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38**</w:t>
            </w:r>
          </w:p>
        </w:tc>
      </w:tr>
      <w:tr w:rsidR="00E80BCD" w:rsidRPr="001D635E" w14:paraId="0EA612DC" w14:textId="77777777" w:rsidTr="00193958">
        <w:tc>
          <w:tcPr>
            <w:tcW w:w="1368" w:type="dxa"/>
            <w:shd w:val="clear" w:color="auto" w:fill="auto"/>
            <w:vAlign w:val="bottom"/>
          </w:tcPr>
          <w:p w14:paraId="6BBA956B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iver-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0031B4F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80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23BA634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.28</w:t>
            </w:r>
          </w:p>
        </w:tc>
        <w:tc>
          <w:tcPr>
            <w:tcW w:w="684" w:type="dxa"/>
            <w:shd w:val="clear" w:color="auto" w:fill="auto"/>
          </w:tcPr>
          <w:p w14:paraId="0563E027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639AE1AD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24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47D09BD0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85*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28F65EF8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78*</w:t>
            </w:r>
          </w:p>
        </w:tc>
      </w:tr>
      <w:tr w:rsidR="00E80BCD" w:rsidRPr="001D635E" w14:paraId="0D3F5201" w14:textId="77777777" w:rsidTr="00193958">
        <w:tc>
          <w:tcPr>
            <w:tcW w:w="1368" w:type="dxa"/>
            <w:shd w:val="clear" w:color="auto" w:fill="auto"/>
            <w:vAlign w:val="bottom"/>
          </w:tcPr>
          <w:p w14:paraId="142E2F55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Kidney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ADA8634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0.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C5B46D1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2.4</w:t>
            </w:r>
          </w:p>
        </w:tc>
        <w:tc>
          <w:tcPr>
            <w:tcW w:w="684" w:type="dxa"/>
            <w:shd w:val="clear" w:color="auto" w:fill="auto"/>
          </w:tcPr>
          <w:p w14:paraId="14B8962C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0865CC16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216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44532103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297*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442652B2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68*</w:t>
            </w:r>
          </w:p>
        </w:tc>
      </w:tr>
      <w:tr w:rsidR="00E80BCD" w:rsidRPr="001D635E" w14:paraId="31E43183" w14:textId="77777777" w:rsidTr="00193958">
        <w:tc>
          <w:tcPr>
            <w:tcW w:w="1368" w:type="dxa"/>
            <w:shd w:val="clear" w:color="auto" w:fill="auto"/>
            <w:vAlign w:val="bottom"/>
          </w:tcPr>
          <w:p w14:paraId="5139B3F3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4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DB944F9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1.5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797DA2D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5.1</w:t>
            </w:r>
          </w:p>
        </w:tc>
        <w:tc>
          <w:tcPr>
            <w:tcW w:w="684" w:type="dxa"/>
            <w:shd w:val="clear" w:color="auto" w:fill="auto"/>
          </w:tcPr>
          <w:p w14:paraId="5799C265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40C3728F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204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250EB7EF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249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40B31973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60*</w:t>
            </w:r>
          </w:p>
        </w:tc>
      </w:tr>
      <w:tr w:rsidR="00E80BCD" w:rsidRPr="001D635E" w14:paraId="635C4AF9" w14:textId="77777777" w:rsidTr="00193958">
        <w:tc>
          <w:tcPr>
            <w:tcW w:w="1368" w:type="dxa"/>
            <w:shd w:val="clear" w:color="auto" w:fill="auto"/>
            <w:vAlign w:val="bottom"/>
          </w:tcPr>
          <w:p w14:paraId="1A4C352D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175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8A0B6DE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2.4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894535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9.6</w:t>
            </w:r>
          </w:p>
        </w:tc>
        <w:tc>
          <w:tcPr>
            <w:tcW w:w="684" w:type="dxa"/>
            <w:shd w:val="clear" w:color="auto" w:fill="auto"/>
          </w:tcPr>
          <w:p w14:paraId="7D4E11A2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37077CAC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39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3546A009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78*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71765308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86**</w:t>
            </w:r>
          </w:p>
        </w:tc>
      </w:tr>
      <w:tr w:rsidR="00E80BCD" w:rsidRPr="001D635E" w14:paraId="20A569CC" w14:textId="77777777" w:rsidTr="00193958">
        <w:tc>
          <w:tcPr>
            <w:tcW w:w="1368" w:type="dxa"/>
            <w:shd w:val="clear" w:color="auto" w:fill="auto"/>
            <w:vAlign w:val="bottom"/>
          </w:tcPr>
          <w:p w14:paraId="66B5100A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30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B354AD1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2.8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683FF14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3.8</w:t>
            </w:r>
          </w:p>
        </w:tc>
        <w:tc>
          <w:tcPr>
            <w:tcW w:w="684" w:type="dxa"/>
            <w:shd w:val="clear" w:color="auto" w:fill="auto"/>
          </w:tcPr>
          <w:p w14:paraId="20DD833A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6CFFFD31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63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33A138B0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10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4B088364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229**</w:t>
            </w:r>
          </w:p>
        </w:tc>
      </w:tr>
      <w:tr w:rsidR="00E80BCD" w:rsidRPr="001D635E" w14:paraId="4A7DE565" w14:textId="77777777" w:rsidTr="00193958">
        <w:tc>
          <w:tcPr>
            <w:tcW w:w="1368" w:type="dxa"/>
            <w:shd w:val="clear" w:color="auto" w:fill="auto"/>
            <w:vAlign w:val="bottom"/>
          </w:tcPr>
          <w:p w14:paraId="04D8821E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1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0104658F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7.8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0B8DC51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4.4</w:t>
            </w:r>
          </w:p>
        </w:tc>
        <w:tc>
          <w:tcPr>
            <w:tcW w:w="684" w:type="dxa"/>
            <w:shd w:val="clear" w:color="auto" w:fill="auto"/>
          </w:tcPr>
          <w:p w14:paraId="6EE8E032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76EDE286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49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1F1816C2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59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7A2DCF7D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41*</w:t>
            </w:r>
          </w:p>
        </w:tc>
      </w:tr>
      <w:tr w:rsidR="00E80BCD" w:rsidRPr="001D635E" w14:paraId="4B84E407" w14:textId="77777777" w:rsidTr="00193958">
        <w:tc>
          <w:tcPr>
            <w:tcW w:w="1368" w:type="dxa"/>
            <w:shd w:val="clear" w:color="auto" w:fill="auto"/>
            <w:vAlign w:val="bottom"/>
          </w:tcPr>
          <w:p w14:paraId="5AD63E9D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9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82CEE9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3.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ECA03BB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3.0</w:t>
            </w:r>
          </w:p>
        </w:tc>
        <w:tc>
          <w:tcPr>
            <w:tcW w:w="684" w:type="dxa"/>
            <w:shd w:val="clear" w:color="auto" w:fill="auto"/>
          </w:tcPr>
          <w:p w14:paraId="46FDCD7D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11C102DD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42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34979295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0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35DF1DBE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93</w:t>
            </w:r>
          </w:p>
        </w:tc>
      </w:tr>
      <w:tr w:rsidR="00E80BCD" w:rsidRPr="001D635E" w14:paraId="187E5A61" w14:textId="77777777" w:rsidTr="00193958">
        <w:tc>
          <w:tcPr>
            <w:tcW w:w="1368" w:type="dxa"/>
            <w:shd w:val="clear" w:color="auto" w:fill="auto"/>
            <w:vAlign w:val="bottom"/>
          </w:tcPr>
          <w:p w14:paraId="442CD0DC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Delay-19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06556C7B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7.5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62F5505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2.8</w:t>
            </w:r>
          </w:p>
        </w:tc>
        <w:tc>
          <w:tcPr>
            <w:tcW w:w="684" w:type="dxa"/>
            <w:shd w:val="clear" w:color="auto" w:fill="auto"/>
          </w:tcPr>
          <w:p w14:paraId="30DD6C58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39924968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92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3C16E1AA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09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54DC0A2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78</w:t>
            </w:r>
          </w:p>
        </w:tc>
      </w:tr>
      <w:tr w:rsidR="00E80BCD" w:rsidRPr="001D635E" w14:paraId="75EF563C" w14:textId="77777777" w:rsidTr="00193958">
        <w:tc>
          <w:tcPr>
            <w:tcW w:w="1368" w:type="dxa"/>
            <w:shd w:val="clear" w:color="auto" w:fill="auto"/>
            <w:vAlign w:val="bottom"/>
          </w:tcPr>
          <w:p w14:paraId="425DF768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Liver-delay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9E9252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8.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04310DF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0.3</w:t>
            </w:r>
          </w:p>
        </w:tc>
        <w:tc>
          <w:tcPr>
            <w:tcW w:w="684" w:type="dxa"/>
            <w:shd w:val="clear" w:color="auto" w:fill="auto"/>
          </w:tcPr>
          <w:p w14:paraId="57EB34B2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755169E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58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4F58A992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2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176E1A30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43*</w:t>
            </w:r>
          </w:p>
        </w:tc>
      </w:tr>
      <w:tr w:rsidR="00E80BCD" w:rsidRPr="001D635E" w14:paraId="0076CC8C" w14:textId="77777777" w:rsidTr="00193958">
        <w:tc>
          <w:tcPr>
            <w:tcW w:w="1368" w:type="dxa"/>
            <w:shd w:val="clear" w:color="auto" w:fill="auto"/>
            <w:vAlign w:val="bottom"/>
          </w:tcPr>
          <w:p w14:paraId="79CC41D7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ancreas/bile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2C06D3A9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7.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CF2CC4B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42.0</w:t>
            </w:r>
          </w:p>
        </w:tc>
        <w:tc>
          <w:tcPr>
            <w:tcW w:w="684" w:type="dxa"/>
            <w:shd w:val="clear" w:color="auto" w:fill="auto"/>
          </w:tcPr>
          <w:p w14:paraId="2994212E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32C9A393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12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7C950B4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94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7CDE8A91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23</w:t>
            </w:r>
          </w:p>
        </w:tc>
      </w:tr>
      <w:tr w:rsidR="00E80BCD" w:rsidRPr="001D635E" w14:paraId="60C0CFD0" w14:textId="77777777" w:rsidTr="00193958">
        <w:tc>
          <w:tcPr>
            <w:tcW w:w="1368" w:type="dxa"/>
            <w:shd w:val="clear" w:color="auto" w:fill="auto"/>
            <w:vAlign w:val="bottom"/>
          </w:tcPr>
          <w:p w14:paraId="6891D1AD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RBC-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D25CA3E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4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DCC7D25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59</w:t>
            </w:r>
          </w:p>
        </w:tc>
        <w:tc>
          <w:tcPr>
            <w:tcW w:w="684" w:type="dxa"/>
            <w:shd w:val="clear" w:color="auto" w:fill="auto"/>
          </w:tcPr>
          <w:p w14:paraId="58E9DF5D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1F2AD46B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53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4923DA59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80*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7F7C5B20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39**</w:t>
            </w:r>
          </w:p>
        </w:tc>
      </w:tr>
      <w:tr w:rsidR="00E80BCD" w:rsidRPr="001D635E" w14:paraId="42534F79" w14:textId="77777777" w:rsidTr="00193958">
        <w:tc>
          <w:tcPr>
            <w:tcW w:w="1368" w:type="dxa"/>
            <w:shd w:val="clear" w:color="auto" w:fill="auto"/>
            <w:vAlign w:val="bottom"/>
          </w:tcPr>
          <w:p w14:paraId="5FF13BB2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RBC-delay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48C1366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51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CD113EF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80</w:t>
            </w:r>
          </w:p>
        </w:tc>
        <w:tc>
          <w:tcPr>
            <w:tcW w:w="684" w:type="dxa"/>
            <w:shd w:val="clear" w:color="auto" w:fill="auto"/>
          </w:tcPr>
          <w:p w14:paraId="0BF69689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0DF9D00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219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43AE503E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83**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1149411A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243**</w:t>
            </w:r>
          </w:p>
        </w:tc>
      </w:tr>
      <w:tr w:rsidR="00E80BCD" w:rsidRPr="001D635E" w14:paraId="20A8E6E8" w14:textId="77777777" w:rsidTr="00193958">
        <w:tc>
          <w:tcPr>
            <w:tcW w:w="1368" w:type="dxa"/>
            <w:shd w:val="clear" w:color="auto" w:fill="auto"/>
            <w:vAlign w:val="bottom"/>
          </w:tcPr>
          <w:p w14:paraId="111CA44F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RBC-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2D82BE4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34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0A187E5B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24</w:t>
            </w:r>
          </w:p>
        </w:tc>
        <w:tc>
          <w:tcPr>
            <w:tcW w:w="684" w:type="dxa"/>
            <w:shd w:val="clear" w:color="auto" w:fill="auto"/>
          </w:tcPr>
          <w:p w14:paraId="68B42932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629D4F95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67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480300F6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53**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3648C48B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76**</w:t>
            </w:r>
          </w:p>
        </w:tc>
      </w:tr>
      <w:tr w:rsidR="00E80BCD" w:rsidRPr="001D635E" w14:paraId="65E345B2" w14:textId="77777777" w:rsidTr="00193958">
        <w:tc>
          <w:tcPr>
            <w:tcW w:w="1368" w:type="dxa"/>
            <w:shd w:val="clear" w:color="auto" w:fill="auto"/>
            <w:vAlign w:val="bottom"/>
          </w:tcPr>
          <w:p w14:paraId="0AAF2707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</w:t>
            </w:r>
            <w:r w:rsidRPr="001D635E">
              <w:rPr>
                <w:color w:val="000000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7C78FBB9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65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485DF3A6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729</w:t>
            </w:r>
          </w:p>
        </w:tc>
        <w:tc>
          <w:tcPr>
            <w:tcW w:w="684" w:type="dxa"/>
            <w:shd w:val="clear" w:color="auto" w:fill="auto"/>
          </w:tcPr>
          <w:p w14:paraId="5759027E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bottom"/>
          </w:tcPr>
          <w:p w14:paraId="0CC177CA" w14:textId="70154EBE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bottom"/>
          </w:tcPr>
          <w:p w14:paraId="751D35F4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548" w:type="dxa"/>
            <w:shd w:val="clear" w:color="auto" w:fill="auto"/>
            <w:vAlign w:val="bottom"/>
          </w:tcPr>
          <w:p w14:paraId="7CABCCF8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</w:tr>
      <w:tr w:rsidR="00E80BCD" w:rsidRPr="001D635E" w14:paraId="71E45880" w14:textId="77777777" w:rsidTr="00193958">
        <w:tc>
          <w:tcPr>
            <w:tcW w:w="1368" w:type="dxa"/>
            <w:shd w:val="clear" w:color="auto" w:fill="auto"/>
            <w:vAlign w:val="bottom"/>
          </w:tcPr>
          <w:p w14:paraId="5AF5A464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issue-2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1CB06B4B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66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3710E35B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66</w:t>
            </w:r>
          </w:p>
        </w:tc>
        <w:tc>
          <w:tcPr>
            <w:tcW w:w="684" w:type="dxa"/>
            <w:shd w:val="clear" w:color="auto" w:fill="auto"/>
          </w:tcPr>
          <w:p w14:paraId="1DEEDBFF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6F7A997B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150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4D5EE756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80*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4CDDBE8F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200**</w:t>
            </w:r>
          </w:p>
        </w:tc>
      </w:tr>
      <w:tr w:rsidR="00E80BCD" w:rsidRPr="001D635E" w14:paraId="48753DB5" w14:textId="77777777" w:rsidTr="00193958">
        <w:tc>
          <w:tcPr>
            <w:tcW w:w="1368" w:type="dxa"/>
            <w:shd w:val="clear" w:color="auto" w:fill="auto"/>
            <w:vAlign w:val="bottom"/>
          </w:tcPr>
          <w:p w14:paraId="60241D8F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issue-3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648EE8EA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9,434</w:t>
            </w:r>
          </w:p>
        </w:tc>
        <w:tc>
          <w:tcPr>
            <w:tcW w:w="1368" w:type="dxa"/>
            <w:shd w:val="clear" w:color="auto" w:fill="auto"/>
            <w:vAlign w:val="center"/>
          </w:tcPr>
          <w:p w14:paraId="598A3D69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4,821</w:t>
            </w:r>
          </w:p>
        </w:tc>
        <w:tc>
          <w:tcPr>
            <w:tcW w:w="684" w:type="dxa"/>
            <w:shd w:val="clear" w:color="auto" w:fill="auto"/>
          </w:tcPr>
          <w:p w14:paraId="2762CE45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149000D7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79**</w:t>
            </w:r>
          </w:p>
        </w:tc>
        <w:tc>
          <w:tcPr>
            <w:tcW w:w="1620" w:type="dxa"/>
            <w:gridSpan w:val="2"/>
            <w:shd w:val="clear" w:color="auto" w:fill="auto"/>
            <w:vAlign w:val="center"/>
          </w:tcPr>
          <w:p w14:paraId="737CEE6D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68*</w:t>
            </w:r>
          </w:p>
        </w:tc>
        <w:tc>
          <w:tcPr>
            <w:tcW w:w="1548" w:type="dxa"/>
            <w:shd w:val="clear" w:color="auto" w:fill="auto"/>
            <w:vAlign w:val="center"/>
          </w:tcPr>
          <w:p w14:paraId="1AD3BFE4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87*</w:t>
            </w:r>
          </w:p>
        </w:tc>
      </w:tr>
      <w:tr w:rsidR="00E80BCD" w:rsidRPr="001D635E" w14:paraId="03959030" w14:textId="77777777" w:rsidTr="00193958">
        <w:tc>
          <w:tcPr>
            <w:tcW w:w="1368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4CD2537" w14:textId="77777777" w:rsidR="00E80BCD" w:rsidRPr="001D635E" w:rsidRDefault="00E80BCD" w:rsidP="001D635E">
            <w:pPr>
              <w:spacing w:line="240" w:lineRule="auto"/>
              <w:contextualSpacing/>
              <w:rPr>
                <w:bCs/>
                <w:color w:val="000000"/>
                <w:sz w:val="24"/>
                <w:szCs w:val="24"/>
              </w:rPr>
            </w:pPr>
            <w:r w:rsidRPr="001D635E">
              <w:rPr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3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D198E5D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0,820</w:t>
            </w:r>
          </w:p>
        </w:tc>
        <w:tc>
          <w:tcPr>
            <w:tcW w:w="136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8776864" w14:textId="77777777" w:rsidR="00E80BCD" w:rsidRPr="001D635E" w:rsidRDefault="00E80BCD" w:rsidP="001D635E">
            <w:pPr>
              <w:spacing w:line="240" w:lineRule="auto"/>
              <w:contextualSpacing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8,159</w:t>
            </w:r>
          </w:p>
        </w:tc>
        <w:tc>
          <w:tcPr>
            <w:tcW w:w="684" w:type="dxa"/>
            <w:tcBorders>
              <w:bottom w:val="single" w:sz="4" w:space="0" w:color="auto"/>
            </w:tcBorders>
            <w:shd w:val="clear" w:color="auto" w:fill="auto"/>
          </w:tcPr>
          <w:p w14:paraId="57EC9FAA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2BB626B5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620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05F7C174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  <w:tc>
          <w:tcPr>
            <w:tcW w:w="1548" w:type="dxa"/>
            <w:tcBorders>
              <w:bottom w:val="single" w:sz="4" w:space="0" w:color="auto"/>
            </w:tcBorders>
            <w:shd w:val="clear" w:color="auto" w:fill="auto"/>
          </w:tcPr>
          <w:p w14:paraId="0CC52E80" w14:textId="77777777" w:rsidR="00E80BCD" w:rsidRPr="001D635E" w:rsidRDefault="00E80BCD" w:rsidP="001D635E">
            <w:pPr>
              <w:spacing w:line="240" w:lineRule="auto"/>
              <w:contextualSpacing/>
              <w:rPr>
                <w:color w:val="000000"/>
                <w:sz w:val="24"/>
                <w:szCs w:val="24"/>
              </w:rPr>
            </w:pPr>
          </w:p>
        </w:tc>
      </w:tr>
    </w:tbl>
    <w:p w14:paraId="1BC930F2" w14:textId="77777777" w:rsidR="00E80BCD" w:rsidRPr="001D635E" w:rsidRDefault="00E80BCD" w:rsidP="001D635E">
      <w:pPr>
        <w:spacing w:line="240" w:lineRule="auto"/>
        <w:contextualSpacing/>
        <w:rPr>
          <w:color w:val="000000"/>
          <w:sz w:val="24"/>
          <w:szCs w:val="24"/>
        </w:rPr>
      </w:pPr>
      <w:r w:rsidRPr="001D635E">
        <w:rPr>
          <w:color w:val="000000"/>
          <w:sz w:val="24"/>
          <w:szCs w:val="24"/>
          <w:vertAlign w:val="superscript"/>
        </w:rPr>
        <w:t>1</w:t>
      </w:r>
      <w:r w:rsidRPr="001D635E">
        <w:rPr>
          <w:color w:val="000000"/>
          <w:sz w:val="24"/>
          <w:szCs w:val="24"/>
        </w:rPr>
        <w:t>Pools refer to the model (</w:t>
      </w:r>
      <w:r w:rsidRPr="001D635E">
        <w:rPr>
          <w:sz w:val="24"/>
          <w:szCs w:val="24"/>
        </w:rPr>
        <w:t>Supplemental Fig. 1</w:t>
      </w:r>
      <w:r w:rsidRPr="001D635E">
        <w:rPr>
          <w:bCs/>
          <w:color w:val="000000"/>
          <w:sz w:val="24"/>
          <w:szCs w:val="24"/>
        </w:rPr>
        <w:t>)</w:t>
      </w:r>
      <w:r w:rsidRPr="001D635E">
        <w:rPr>
          <w:color w:val="000000"/>
          <w:sz w:val="24"/>
          <w:szCs w:val="24"/>
        </w:rPr>
        <w:t xml:space="preserve"> and mass was calculated from a diet containing organic and inorganic Se. (See text for details).  *Different from PK1, P &lt;0.05.  ** Different from PK1, P ≤ 0.001. # Males different from females, PK2, P&lt; 0.05.</w:t>
      </w:r>
    </w:p>
    <w:p w14:paraId="10676D8A" w14:textId="77777777" w:rsidR="00E80BCD" w:rsidRPr="001D635E" w:rsidRDefault="00E80BCD" w:rsidP="001D635E">
      <w:pPr>
        <w:spacing w:line="240" w:lineRule="auto"/>
        <w:contextualSpacing/>
        <w:rPr>
          <w:color w:val="000000"/>
          <w:sz w:val="24"/>
          <w:szCs w:val="24"/>
        </w:rPr>
      </w:pPr>
      <w:r w:rsidRPr="001D635E">
        <w:rPr>
          <w:color w:val="000000"/>
          <w:sz w:val="24"/>
          <w:szCs w:val="24"/>
          <w:vertAlign w:val="superscript"/>
        </w:rPr>
        <w:t>2</w:t>
      </w:r>
      <w:r w:rsidRPr="001D635E">
        <w:rPr>
          <w:color w:val="000000"/>
          <w:sz w:val="24"/>
          <w:szCs w:val="24"/>
        </w:rPr>
        <w:t xml:space="preserve">To convert from µg to µmol multiply by 0.0127. </w:t>
      </w:r>
    </w:p>
    <w:p w14:paraId="6AE1EE65" w14:textId="4F049C55" w:rsidR="00E80BCD" w:rsidRPr="001D635E" w:rsidRDefault="00E80BCD" w:rsidP="001D635E">
      <w:pPr>
        <w:spacing w:line="240" w:lineRule="auto"/>
        <w:contextualSpacing/>
        <w:rPr>
          <w:color w:val="000000"/>
          <w:sz w:val="24"/>
          <w:szCs w:val="24"/>
        </w:rPr>
      </w:pPr>
      <w:r w:rsidRPr="001D635E">
        <w:rPr>
          <w:color w:val="000000"/>
          <w:sz w:val="24"/>
          <w:szCs w:val="24"/>
          <w:vertAlign w:val="superscript"/>
        </w:rPr>
        <w:t>3</w:t>
      </w:r>
      <w:r w:rsidRPr="001D635E">
        <w:rPr>
          <w:color w:val="000000"/>
          <w:sz w:val="24"/>
          <w:szCs w:val="24"/>
        </w:rPr>
        <w:t xml:space="preserve">See Table 1 for gender differences in total Se in plasma and </w:t>
      </w:r>
      <w:r w:rsidRPr="001D635E">
        <w:rPr>
          <w:sz w:val="24"/>
          <w:szCs w:val="24"/>
        </w:rPr>
        <w:t xml:space="preserve">Supplemental </w:t>
      </w:r>
      <w:r w:rsidRPr="001D635E">
        <w:rPr>
          <w:color w:val="000000"/>
          <w:sz w:val="24"/>
          <w:szCs w:val="24"/>
        </w:rPr>
        <w:t xml:space="preserve">Table </w:t>
      </w:r>
      <w:r w:rsidR="00D02D0E" w:rsidRPr="001D635E">
        <w:rPr>
          <w:color w:val="000000"/>
          <w:sz w:val="24"/>
          <w:szCs w:val="24"/>
        </w:rPr>
        <w:t xml:space="preserve">5 </w:t>
      </w:r>
      <w:r w:rsidRPr="001D635E">
        <w:rPr>
          <w:color w:val="000000"/>
          <w:sz w:val="24"/>
          <w:szCs w:val="24"/>
        </w:rPr>
        <w:t>for pools within plasma</w:t>
      </w:r>
    </w:p>
    <w:p w14:paraId="7883796C" w14:textId="77777777" w:rsidR="00E80BCD" w:rsidRPr="001D635E" w:rsidRDefault="00E80BCD" w:rsidP="001D635E">
      <w:pPr>
        <w:widowControl/>
        <w:autoSpaceDE/>
        <w:autoSpaceDN/>
        <w:adjustRightInd/>
        <w:spacing w:after="160" w:afterAutospacing="0" w:line="240" w:lineRule="auto"/>
        <w:rPr>
          <w:color w:val="000000"/>
          <w:sz w:val="24"/>
          <w:szCs w:val="24"/>
        </w:rPr>
      </w:pPr>
      <w:r w:rsidRPr="001D635E">
        <w:rPr>
          <w:color w:val="000000"/>
          <w:sz w:val="24"/>
          <w:szCs w:val="24"/>
        </w:rPr>
        <w:br w:type="page"/>
      </w:r>
    </w:p>
    <w:p w14:paraId="66D61141" w14:textId="12A5D48B" w:rsidR="00E80BCD" w:rsidRPr="001D635E" w:rsidRDefault="00E80BCD" w:rsidP="001D635E">
      <w:pPr>
        <w:spacing w:line="240" w:lineRule="auto"/>
        <w:rPr>
          <w:color w:val="000000"/>
          <w:sz w:val="24"/>
          <w:szCs w:val="24"/>
          <w:vertAlign w:val="subscript"/>
        </w:rPr>
      </w:pPr>
      <w:r w:rsidRPr="001D635E">
        <w:rPr>
          <w:b/>
          <w:sz w:val="24"/>
          <w:szCs w:val="24"/>
        </w:rPr>
        <w:lastRenderedPageBreak/>
        <w:t xml:space="preserve">Supplemental Table </w:t>
      </w:r>
      <w:r w:rsidR="00D02D0E" w:rsidRPr="001D635E">
        <w:rPr>
          <w:b/>
          <w:bCs/>
          <w:sz w:val="24"/>
          <w:szCs w:val="24"/>
        </w:rPr>
        <w:t>5</w:t>
      </w:r>
      <w:r w:rsidR="00D02D0E" w:rsidRPr="001D635E">
        <w:rPr>
          <w:i/>
          <w:sz w:val="24"/>
          <w:szCs w:val="24"/>
        </w:rPr>
        <w:t xml:space="preserve"> </w:t>
      </w:r>
      <w:r w:rsidRPr="001D635E">
        <w:rPr>
          <w:color w:val="000000"/>
          <w:sz w:val="24"/>
          <w:szCs w:val="24"/>
        </w:rPr>
        <w:t>Calculated increase in mass of Se in plasma</w:t>
      </w:r>
      <w:r w:rsidR="00754612" w:rsidRPr="001D635E">
        <w:rPr>
          <w:color w:val="000000"/>
          <w:sz w:val="24"/>
          <w:szCs w:val="24"/>
        </w:rPr>
        <w:t xml:space="preserve"> pools</w:t>
      </w:r>
      <w:r w:rsidRPr="001D635E">
        <w:rPr>
          <w:color w:val="000000"/>
          <w:sz w:val="24"/>
          <w:szCs w:val="24"/>
        </w:rPr>
        <w:t xml:space="preserve"> before </w:t>
      </w:r>
      <w:r w:rsidR="00754612" w:rsidRPr="001D635E">
        <w:rPr>
          <w:color w:val="000000"/>
          <w:sz w:val="24"/>
          <w:szCs w:val="24"/>
        </w:rPr>
        <w:t xml:space="preserve">(PK1) </w:t>
      </w:r>
      <w:r w:rsidRPr="001D635E">
        <w:rPr>
          <w:color w:val="000000"/>
          <w:sz w:val="24"/>
          <w:szCs w:val="24"/>
        </w:rPr>
        <w:t>and after</w:t>
      </w:r>
      <w:r w:rsidR="00754612" w:rsidRPr="001D635E">
        <w:rPr>
          <w:color w:val="000000"/>
          <w:sz w:val="24"/>
          <w:szCs w:val="24"/>
        </w:rPr>
        <w:t xml:space="preserve"> (PK2)</w:t>
      </w:r>
      <w:r w:rsidRPr="001D635E">
        <w:rPr>
          <w:color w:val="000000"/>
          <w:sz w:val="24"/>
          <w:szCs w:val="24"/>
        </w:rPr>
        <w:t xml:space="preserve"> Se supplementation</w:t>
      </w:r>
      <w:r w:rsidR="00754612" w:rsidRPr="001D635E">
        <w:rPr>
          <w:color w:val="000000"/>
          <w:sz w:val="24"/>
          <w:szCs w:val="24"/>
        </w:rPr>
        <w:t xml:space="preserve"> by gender and the distribution of Se among plasma pools in PK1, and the change in distribution in PK2, for all participants and each gender</w:t>
      </w:r>
      <w:r w:rsidRPr="001D635E">
        <w:rPr>
          <w:color w:val="000000"/>
          <w:sz w:val="24"/>
          <w:szCs w:val="24"/>
          <w:vertAlign w:val="superscript"/>
        </w:rPr>
        <w:t>1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170"/>
        <w:gridCol w:w="1008"/>
        <w:gridCol w:w="1260"/>
        <w:gridCol w:w="270"/>
        <w:gridCol w:w="1260"/>
        <w:gridCol w:w="270"/>
        <w:gridCol w:w="990"/>
        <w:gridCol w:w="990"/>
        <w:gridCol w:w="1669"/>
      </w:tblGrid>
      <w:tr w:rsidR="00E80BCD" w:rsidRPr="001D635E" w14:paraId="28DBE004" w14:textId="77777777" w:rsidTr="005728B2"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</w:tcPr>
          <w:p w14:paraId="3D60CF8B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06D4AC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Diet Mass</w:t>
            </w:r>
            <w:r w:rsidRPr="001D635E">
              <w:rPr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70" w:type="dxa"/>
            <w:tcBorders>
              <w:top w:val="single" w:sz="4" w:space="0" w:color="auto"/>
            </w:tcBorders>
            <w:shd w:val="clear" w:color="auto" w:fill="auto"/>
          </w:tcPr>
          <w:p w14:paraId="0F19A7C6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5179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6460FE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Distribution within plasma</w:t>
            </w:r>
          </w:p>
        </w:tc>
      </w:tr>
      <w:tr w:rsidR="00E80BCD" w:rsidRPr="001D635E" w14:paraId="6FCB011C" w14:textId="77777777" w:rsidTr="005728B2">
        <w:tc>
          <w:tcPr>
            <w:tcW w:w="1170" w:type="dxa"/>
            <w:shd w:val="clear" w:color="auto" w:fill="auto"/>
          </w:tcPr>
          <w:p w14:paraId="162DB28D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278E6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K2 vs. PK1</w:t>
            </w:r>
          </w:p>
        </w:tc>
        <w:tc>
          <w:tcPr>
            <w:tcW w:w="270" w:type="dxa"/>
            <w:shd w:val="clear" w:color="auto" w:fill="auto"/>
          </w:tcPr>
          <w:p w14:paraId="72900F8A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B10B7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K1</w:t>
            </w:r>
          </w:p>
        </w:tc>
        <w:tc>
          <w:tcPr>
            <w:tcW w:w="270" w:type="dxa"/>
            <w:tcBorders>
              <w:top w:val="single" w:sz="4" w:space="0" w:color="auto"/>
            </w:tcBorders>
            <w:shd w:val="clear" w:color="auto" w:fill="auto"/>
          </w:tcPr>
          <w:p w14:paraId="721157C0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3649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604F3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K2 vs. PK1</w:t>
            </w:r>
          </w:p>
        </w:tc>
      </w:tr>
      <w:tr w:rsidR="00E80BCD" w:rsidRPr="001D635E" w14:paraId="713FD005" w14:textId="77777777" w:rsidTr="005728B2"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</w:tcPr>
          <w:p w14:paraId="59F6881B" w14:textId="77777777" w:rsidR="00E80BCD" w:rsidRPr="001D635E" w:rsidRDefault="00E80BCD" w:rsidP="001D635E">
            <w:pPr>
              <w:spacing w:line="240" w:lineRule="auto"/>
              <w:jc w:val="center"/>
              <w:rPr>
                <w:b/>
                <w:color w:val="000000"/>
                <w:sz w:val="24"/>
                <w:szCs w:val="24"/>
              </w:rPr>
            </w:pPr>
          </w:p>
          <w:p w14:paraId="61D0543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ool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03C9F99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Males, n=7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C3789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Females,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n</w:t>
            </w:r>
            <w:r w:rsidRPr="001D635E">
              <w:rPr>
                <w:color w:val="000000"/>
                <w:sz w:val="24"/>
                <w:szCs w:val="24"/>
              </w:rPr>
              <w:t>=13</w:t>
            </w:r>
          </w:p>
        </w:tc>
        <w:tc>
          <w:tcPr>
            <w:tcW w:w="270" w:type="dxa"/>
            <w:tcBorders>
              <w:bottom w:val="single" w:sz="4" w:space="0" w:color="auto"/>
            </w:tcBorders>
            <w:shd w:val="clear" w:color="auto" w:fill="auto"/>
          </w:tcPr>
          <w:p w14:paraId="65F601AF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9AB85B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proofErr w:type="gramStart"/>
            <w:r w:rsidRPr="001D635E">
              <w:rPr>
                <w:color w:val="000000"/>
                <w:sz w:val="24"/>
                <w:szCs w:val="24"/>
              </w:rPr>
              <w:t>All,  n</w:t>
            </w:r>
            <w:proofErr w:type="gramEnd"/>
            <w:r w:rsidRPr="001D635E">
              <w:rPr>
                <w:color w:val="000000"/>
                <w:sz w:val="24"/>
                <w:szCs w:val="24"/>
              </w:rPr>
              <w:t>=20</w:t>
            </w:r>
          </w:p>
        </w:tc>
        <w:tc>
          <w:tcPr>
            <w:tcW w:w="270" w:type="dxa"/>
            <w:tcBorders>
              <w:bottom w:val="single" w:sz="4" w:space="0" w:color="auto"/>
            </w:tcBorders>
            <w:shd w:val="clear" w:color="auto" w:fill="auto"/>
          </w:tcPr>
          <w:p w14:paraId="3434CAEB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859574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proofErr w:type="gramStart"/>
            <w:r w:rsidRPr="001D635E">
              <w:rPr>
                <w:color w:val="000000"/>
                <w:sz w:val="24"/>
                <w:szCs w:val="24"/>
              </w:rPr>
              <w:t xml:space="preserve">All, 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n</w:t>
            </w:r>
            <w:proofErr w:type="gramEnd"/>
            <w:r w:rsidRPr="001D635E">
              <w:rPr>
                <w:color w:val="000000"/>
                <w:sz w:val="24"/>
                <w:szCs w:val="24"/>
              </w:rPr>
              <w:t>=20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675808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 xml:space="preserve">Males, </w:t>
            </w:r>
            <w:r w:rsidRPr="001D635E">
              <w:rPr>
                <w:i/>
                <w:iCs/>
                <w:color w:val="000000"/>
                <w:sz w:val="24"/>
                <w:szCs w:val="24"/>
              </w:rPr>
              <w:t>n</w:t>
            </w:r>
            <w:r w:rsidRPr="001D635E">
              <w:rPr>
                <w:color w:val="000000"/>
                <w:sz w:val="24"/>
                <w:szCs w:val="24"/>
              </w:rPr>
              <w:t>=7</w:t>
            </w:r>
          </w:p>
        </w:tc>
        <w:tc>
          <w:tcPr>
            <w:tcW w:w="16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4D0970F" w14:textId="77777777" w:rsidR="00E80BCD" w:rsidRPr="001D635E" w:rsidRDefault="00E80BCD" w:rsidP="001D635E">
            <w:pPr>
              <w:spacing w:line="240" w:lineRule="auto"/>
              <w:ind w:right="483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Females, n=13</w:t>
            </w:r>
          </w:p>
        </w:tc>
      </w:tr>
      <w:tr w:rsidR="00E80BCD" w:rsidRPr="001D635E" w14:paraId="06BBA483" w14:textId="77777777" w:rsidTr="005728B2"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</w:tcPr>
          <w:p w14:paraId="381C4B26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2268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07BCA0C" w14:textId="77777777" w:rsidR="00E80BCD" w:rsidRPr="001D635E" w:rsidRDefault="00E80BCD" w:rsidP="001D635E">
            <w:pPr>
              <w:spacing w:line="240" w:lineRule="auto"/>
              <w:jc w:val="center"/>
              <w:rPr>
                <w:i/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% Increase</w:t>
            </w:r>
          </w:p>
        </w:tc>
        <w:tc>
          <w:tcPr>
            <w:tcW w:w="270" w:type="dxa"/>
            <w:tcBorders>
              <w:top w:val="single" w:sz="4" w:space="0" w:color="auto"/>
            </w:tcBorders>
            <w:shd w:val="clear" w:color="auto" w:fill="auto"/>
          </w:tcPr>
          <w:p w14:paraId="1802EEA7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38A2A4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%</w:t>
            </w:r>
          </w:p>
        </w:tc>
        <w:tc>
          <w:tcPr>
            <w:tcW w:w="270" w:type="dxa"/>
            <w:tcBorders>
              <w:top w:val="single" w:sz="4" w:space="0" w:color="auto"/>
            </w:tcBorders>
            <w:shd w:val="clear" w:color="auto" w:fill="auto"/>
          </w:tcPr>
          <w:p w14:paraId="26859734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3649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E066773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% Increase</w:t>
            </w:r>
          </w:p>
        </w:tc>
      </w:tr>
      <w:tr w:rsidR="00E80BCD" w:rsidRPr="001D635E" w14:paraId="0650E8B1" w14:textId="77777777" w:rsidTr="005728B2">
        <w:tc>
          <w:tcPr>
            <w:tcW w:w="1170" w:type="dxa"/>
            <w:shd w:val="clear" w:color="auto" w:fill="auto"/>
            <w:vAlign w:val="bottom"/>
          </w:tcPr>
          <w:p w14:paraId="67A2E14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lasma-1</w:t>
            </w:r>
          </w:p>
        </w:tc>
        <w:tc>
          <w:tcPr>
            <w:tcW w:w="1008" w:type="dxa"/>
            <w:shd w:val="clear" w:color="auto" w:fill="auto"/>
            <w:vAlign w:val="bottom"/>
          </w:tcPr>
          <w:p w14:paraId="6EA9104C" w14:textId="7ED79BEE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56</w:t>
            </w:r>
          </w:p>
        </w:tc>
        <w:tc>
          <w:tcPr>
            <w:tcW w:w="1260" w:type="dxa"/>
            <w:shd w:val="clear" w:color="auto" w:fill="auto"/>
            <w:vAlign w:val="bottom"/>
          </w:tcPr>
          <w:p w14:paraId="66E31397" w14:textId="3085E595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55*</w:t>
            </w:r>
            <w:r w:rsidR="00754612" w:rsidRPr="001D635E">
              <w:rPr>
                <w:iCs/>
                <w:color w:val="000000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70" w:type="dxa"/>
            <w:shd w:val="clear" w:color="auto" w:fill="auto"/>
            <w:vAlign w:val="bottom"/>
          </w:tcPr>
          <w:p w14:paraId="30737BEC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shd w:val="clear" w:color="auto" w:fill="auto"/>
          </w:tcPr>
          <w:p w14:paraId="5965CE1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55</w:t>
            </w:r>
          </w:p>
        </w:tc>
        <w:tc>
          <w:tcPr>
            <w:tcW w:w="270" w:type="dxa"/>
            <w:tcBorders>
              <w:left w:val="nil"/>
            </w:tcBorders>
            <w:shd w:val="clear" w:color="auto" w:fill="auto"/>
            <w:vAlign w:val="bottom"/>
          </w:tcPr>
          <w:p w14:paraId="319F715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shd w:val="clear" w:color="auto" w:fill="auto"/>
          </w:tcPr>
          <w:p w14:paraId="4CCCDB0B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0</w:t>
            </w:r>
          </w:p>
        </w:tc>
        <w:tc>
          <w:tcPr>
            <w:tcW w:w="990" w:type="dxa"/>
            <w:shd w:val="clear" w:color="auto" w:fill="auto"/>
          </w:tcPr>
          <w:p w14:paraId="69FC222A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16</w:t>
            </w:r>
          </w:p>
        </w:tc>
        <w:tc>
          <w:tcPr>
            <w:tcW w:w="1669" w:type="dxa"/>
            <w:shd w:val="clear" w:color="auto" w:fill="auto"/>
          </w:tcPr>
          <w:p w14:paraId="08B7980D" w14:textId="70246EEE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21</w:t>
            </w:r>
            <w:r w:rsidR="003C7C6B" w:rsidRPr="001D635E">
              <w:rPr>
                <w:bCs/>
                <w:iCs/>
                <w:color w:val="000000"/>
                <w:sz w:val="24"/>
                <w:szCs w:val="24"/>
              </w:rPr>
              <w:t>*</w:t>
            </w:r>
          </w:p>
        </w:tc>
      </w:tr>
      <w:tr w:rsidR="00E80BCD" w:rsidRPr="001D635E" w14:paraId="527BC685" w14:textId="77777777" w:rsidTr="005728B2">
        <w:tc>
          <w:tcPr>
            <w:tcW w:w="1170" w:type="dxa"/>
            <w:shd w:val="clear" w:color="auto" w:fill="auto"/>
            <w:vAlign w:val="bottom"/>
          </w:tcPr>
          <w:p w14:paraId="68FB8A1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lasma-2</w:t>
            </w:r>
          </w:p>
        </w:tc>
        <w:tc>
          <w:tcPr>
            <w:tcW w:w="1008" w:type="dxa"/>
            <w:shd w:val="clear" w:color="auto" w:fill="auto"/>
            <w:vAlign w:val="bottom"/>
          </w:tcPr>
          <w:p w14:paraId="14ED929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86*</w:t>
            </w:r>
          </w:p>
        </w:tc>
        <w:tc>
          <w:tcPr>
            <w:tcW w:w="1260" w:type="dxa"/>
            <w:shd w:val="clear" w:color="auto" w:fill="auto"/>
            <w:vAlign w:val="bottom"/>
          </w:tcPr>
          <w:p w14:paraId="791E46FB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72**</w:t>
            </w:r>
          </w:p>
        </w:tc>
        <w:tc>
          <w:tcPr>
            <w:tcW w:w="270" w:type="dxa"/>
            <w:shd w:val="clear" w:color="auto" w:fill="auto"/>
            <w:vAlign w:val="bottom"/>
          </w:tcPr>
          <w:p w14:paraId="199602FF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shd w:val="clear" w:color="auto" w:fill="auto"/>
          </w:tcPr>
          <w:p w14:paraId="2AFDB533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.34</w:t>
            </w:r>
          </w:p>
        </w:tc>
        <w:tc>
          <w:tcPr>
            <w:tcW w:w="270" w:type="dxa"/>
            <w:tcBorders>
              <w:left w:val="nil"/>
            </w:tcBorders>
            <w:shd w:val="clear" w:color="auto" w:fill="auto"/>
            <w:vAlign w:val="bottom"/>
          </w:tcPr>
          <w:p w14:paraId="621D20B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shd w:val="clear" w:color="auto" w:fill="auto"/>
          </w:tcPr>
          <w:p w14:paraId="127D1FB8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4</w:t>
            </w:r>
          </w:p>
        </w:tc>
        <w:tc>
          <w:tcPr>
            <w:tcW w:w="990" w:type="dxa"/>
            <w:shd w:val="clear" w:color="auto" w:fill="auto"/>
          </w:tcPr>
          <w:p w14:paraId="65368665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*</w:t>
            </w:r>
          </w:p>
        </w:tc>
        <w:tc>
          <w:tcPr>
            <w:tcW w:w="1669" w:type="dxa"/>
            <w:shd w:val="clear" w:color="auto" w:fill="auto"/>
          </w:tcPr>
          <w:p w14:paraId="77CEC580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29</w:t>
            </w:r>
            <w:r w:rsidRPr="001D635E">
              <w:rPr>
                <w:iCs/>
                <w:color w:val="000000"/>
                <w:sz w:val="24"/>
                <w:szCs w:val="24"/>
              </w:rPr>
              <w:t>*</w:t>
            </w:r>
          </w:p>
        </w:tc>
      </w:tr>
      <w:tr w:rsidR="00E80BCD" w:rsidRPr="001D635E" w14:paraId="74545E18" w14:textId="77777777" w:rsidTr="005728B2">
        <w:tc>
          <w:tcPr>
            <w:tcW w:w="1170" w:type="dxa"/>
            <w:shd w:val="clear" w:color="auto" w:fill="auto"/>
            <w:vAlign w:val="bottom"/>
          </w:tcPr>
          <w:p w14:paraId="717BC27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lasma-3</w:t>
            </w:r>
          </w:p>
        </w:tc>
        <w:tc>
          <w:tcPr>
            <w:tcW w:w="1008" w:type="dxa"/>
            <w:shd w:val="clear" w:color="auto" w:fill="auto"/>
            <w:vAlign w:val="bottom"/>
          </w:tcPr>
          <w:p w14:paraId="33DF58FF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74</w:t>
            </w:r>
          </w:p>
        </w:tc>
        <w:tc>
          <w:tcPr>
            <w:tcW w:w="1260" w:type="dxa"/>
            <w:shd w:val="clear" w:color="auto" w:fill="auto"/>
            <w:vAlign w:val="bottom"/>
          </w:tcPr>
          <w:p w14:paraId="1A65F08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76</w:t>
            </w:r>
          </w:p>
        </w:tc>
        <w:tc>
          <w:tcPr>
            <w:tcW w:w="270" w:type="dxa"/>
            <w:shd w:val="clear" w:color="auto" w:fill="auto"/>
            <w:vAlign w:val="bottom"/>
          </w:tcPr>
          <w:p w14:paraId="53C82B6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shd w:val="clear" w:color="auto" w:fill="auto"/>
          </w:tcPr>
          <w:p w14:paraId="4134E9A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14</w:t>
            </w:r>
          </w:p>
        </w:tc>
        <w:tc>
          <w:tcPr>
            <w:tcW w:w="270" w:type="dxa"/>
            <w:tcBorders>
              <w:left w:val="nil"/>
            </w:tcBorders>
            <w:shd w:val="clear" w:color="auto" w:fill="auto"/>
            <w:vAlign w:val="bottom"/>
          </w:tcPr>
          <w:p w14:paraId="25F4751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shd w:val="clear" w:color="auto" w:fill="auto"/>
          </w:tcPr>
          <w:p w14:paraId="2E3D1A39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6</w:t>
            </w:r>
          </w:p>
        </w:tc>
        <w:tc>
          <w:tcPr>
            <w:tcW w:w="990" w:type="dxa"/>
            <w:shd w:val="clear" w:color="auto" w:fill="auto"/>
          </w:tcPr>
          <w:p w14:paraId="7923C3E3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48</w:t>
            </w:r>
          </w:p>
        </w:tc>
        <w:tc>
          <w:tcPr>
            <w:tcW w:w="1669" w:type="dxa"/>
            <w:shd w:val="clear" w:color="auto" w:fill="auto"/>
          </w:tcPr>
          <w:p w14:paraId="6C1ECABB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-17</w:t>
            </w:r>
          </w:p>
        </w:tc>
      </w:tr>
      <w:tr w:rsidR="00E80BCD" w:rsidRPr="001D635E" w14:paraId="433B55A4" w14:textId="77777777" w:rsidTr="005728B2">
        <w:tc>
          <w:tcPr>
            <w:tcW w:w="1170" w:type="dxa"/>
            <w:shd w:val="clear" w:color="auto" w:fill="auto"/>
            <w:vAlign w:val="bottom"/>
          </w:tcPr>
          <w:p w14:paraId="63AAA9C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lasma-4</w:t>
            </w:r>
          </w:p>
        </w:tc>
        <w:tc>
          <w:tcPr>
            <w:tcW w:w="1008" w:type="dxa"/>
            <w:shd w:val="clear" w:color="auto" w:fill="auto"/>
            <w:vAlign w:val="bottom"/>
          </w:tcPr>
          <w:p w14:paraId="254099F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83</w:t>
            </w:r>
          </w:p>
        </w:tc>
        <w:tc>
          <w:tcPr>
            <w:tcW w:w="1260" w:type="dxa"/>
            <w:shd w:val="clear" w:color="auto" w:fill="auto"/>
            <w:vAlign w:val="bottom"/>
          </w:tcPr>
          <w:p w14:paraId="3A5EEAE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04</w:t>
            </w:r>
            <w:r w:rsidRPr="001D635E">
              <w:rPr>
                <w:iCs/>
                <w:color w:val="000000"/>
                <w:sz w:val="24"/>
                <w:szCs w:val="24"/>
                <w:vertAlign w:val="superscript"/>
              </w:rPr>
              <w:t>#</w:t>
            </w:r>
          </w:p>
        </w:tc>
        <w:tc>
          <w:tcPr>
            <w:tcW w:w="270" w:type="dxa"/>
            <w:shd w:val="clear" w:color="auto" w:fill="auto"/>
            <w:vAlign w:val="bottom"/>
          </w:tcPr>
          <w:p w14:paraId="666566EB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shd w:val="clear" w:color="auto" w:fill="auto"/>
          </w:tcPr>
          <w:p w14:paraId="5B2A338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12</w:t>
            </w:r>
          </w:p>
        </w:tc>
        <w:tc>
          <w:tcPr>
            <w:tcW w:w="270" w:type="dxa"/>
            <w:tcBorders>
              <w:left w:val="nil"/>
            </w:tcBorders>
            <w:shd w:val="clear" w:color="auto" w:fill="auto"/>
            <w:vAlign w:val="bottom"/>
          </w:tcPr>
          <w:p w14:paraId="7D07293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shd w:val="clear" w:color="auto" w:fill="auto"/>
          </w:tcPr>
          <w:p w14:paraId="16C604A5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23</w:t>
            </w:r>
          </w:p>
        </w:tc>
        <w:tc>
          <w:tcPr>
            <w:tcW w:w="990" w:type="dxa"/>
            <w:shd w:val="clear" w:color="auto" w:fill="auto"/>
          </w:tcPr>
          <w:p w14:paraId="45ACEE9B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53</w:t>
            </w:r>
          </w:p>
        </w:tc>
        <w:tc>
          <w:tcPr>
            <w:tcW w:w="1669" w:type="dxa"/>
            <w:shd w:val="clear" w:color="auto" w:fill="auto"/>
          </w:tcPr>
          <w:p w14:paraId="164A80C9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-3</w:t>
            </w:r>
          </w:p>
        </w:tc>
      </w:tr>
      <w:tr w:rsidR="00E80BCD" w:rsidRPr="001D635E" w14:paraId="41226DED" w14:textId="77777777" w:rsidTr="005728B2">
        <w:tc>
          <w:tcPr>
            <w:tcW w:w="1170" w:type="dxa"/>
            <w:shd w:val="clear" w:color="auto" w:fill="auto"/>
            <w:vAlign w:val="bottom"/>
          </w:tcPr>
          <w:p w14:paraId="56515E6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lasma-5</w:t>
            </w:r>
          </w:p>
        </w:tc>
        <w:tc>
          <w:tcPr>
            <w:tcW w:w="1008" w:type="dxa"/>
            <w:shd w:val="clear" w:color="auto" w:fill="auto"/>
            <w:vAlign w:val="bottom"/>
          </w:tcPr>
          <w:p w14:paraId="0A9E750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62</w:t>
            </w:r>
          </w:p>
        </w:tc>
        <w:tc>
          <w:tcPr>
            <w:tcW w:w="1260" w:type="dxa"/>
            <w:shd w:val="clear" w:color="auto" w:fill="auto"/>
            <w:vAlign w:val="bottom"/>
          </w:tcPr>
          <w:p w14:paraId="7BFB389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27</w:t>
            </w:r>
          </w:p>
        </w:tc>
        <w:tc>
          <w:tcPr>
            <w:tcW w:w="270" w:type="dxa"/>
            <w:shd w:val="clear" w:color="auto" w:fill="auto"/>
            <w:vAlign w:val="bottom"/>
          </w:tcPr>
          <w:p w14:paraId="6FB716E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shd w:val="clear" w:color="auto" w:fill="auto"/>
          </w:tcPr>
          <w:p w14:paraId="5DF592B9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99</w:t>
            </w:r>
          </w:p>
        </w:tc>
        <w:tc>
          <w:tcPr>
            <w:tcW w:w="270" w:type="dxa"/>
            <w:tcBorders>
              <w:left w:val="nil"/>
            </w:tcBorders>
            <w:shd w:val="clear" w:color="auto" w:fill="auto"/>
            <w:vAlign w:val="bottom"/>
          </w:tcPr>
          <w:p w14:paraId="310AAD1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shd w:val="clear" w:color="auto" w:fill="auto"/>
          </w:tcPr>
          <w:p w14:paraId="019ECB5C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30</w:t>
            </w:r>
          </w:p>
        </w:tc>
        <w:tc>
          <w:tcPr>
            <w:tcW w:w="990" w:type="dxa"/>
            <w:shd w:val="clear" w:color="auto" w:fill="auto"/>
          </w:tcPr>
          <w:p w14:paraId="43EC3BE6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13</w:t>
            </w:r>
          </w:p>
        </w:tc>
        <w:tc>
          <w:tcPr>
            <w:tcW w:w="1669" w:type="dxa"/>
            <w:shd w:val="clear" w:color="auto" w:fill="auto"/>
          </w:tcPr>
          <w:p w14:paraId="58C2B83A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40</w:t>
            </w:r>
          </w:p>
        </w:tc>
      </w:tr>
      <w:tr w:rsidR="00E80BCD" w:rsidRPr="001D635E" w14:paraId="03752362" w14:textId="77777777" w:rsidTr="005728B2">
        <w:tc>
          <w:tcPr>
            <w:tcW w:w="1170" w:type="dxa"/>
            <w:shd w:val="clear" w:color="auto" w:fill="auto"/>
            <w:vAlign w:val="bottom"/>
          </w:tcPr>
          <w:p w14:paraId="60DFE34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lasma-6</w:t>
            </w:r>
          </w:p>
        </w:tc>
        <w:tc>
          <w:tcPr>
            <w:tcW w:w="1008" w:type="dxa"/>
            <w:shd w:val="clear" w:color="auto" w:fill="auto"/>
            <w:vAlign w:val="bottom"/>
          </w:tcPr>
          <w:p w14:paraId="082008BF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9</w:t>
            </w:r>
          </w:p>
        </w:tc>
        <w:tc>
          <w:tcPr>
            <w:tcW w:w="1260" w:type="dxa"/>
            <w:shd w:val="clear" w:color="auto" w:fill="auto"/>
            <w:vAlign w:val="bottom"/>
          </w:tcPr>
          <w:p w14:paraId="4FFC3FF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9</w:t>
            </w:r>
          </w:p>
        </w:tc>
        <w:tc>
          <w:tcPr>
            <w:tcW w:w="270" w:type="dxa"/>
            <w:shd w:val="clear" w:color="auto" w:fill="auto"/>
            <w:vAlign w:val="bottom"/>
          </w:tcPr>
          <w:p w14:paraId="1B2E792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shd w:val="clear" w:color="auto" w:fill="auto"/>
          </w:tcPr>
          <w:p w14:paraId="60EB0DF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79</w:t>
            </w:r>
          </w:p>
        </w:tc>
        <w:tc>
          <w:tcPr>
            <w:tcW w:w="270" w:type="dxa"/>
            <w:tcBorders>
              <w:left w:val="nil"/>
            </w:tcBorders>
            <w:shd w:val="clear" w:color="auto" w:fill="auto"/>
            <w:vAlign w:val="bottom"/>
          </w:tcPr>
          <w:p w14:paraId="348357B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shd w:val="clear" w:color="auto" w:fill="auto"/>
          </w:tcPr>
          <w:p w14:paraId="2DC87D37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51</w:t>
            </w:r>
          </w:p>
        </w:tc>
        <w:tc>
          <w:tcPr>
            <w:tcW w:w="990" w:type="dxa"/>
            <w:shd w:val="clear" w:color="auto" w:fill="auto"/>
          </w:tcPr>
          <w:p w14:paraId="7F78853D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41</w:t>
            </w:r>
          </w:p>
        </w:tc>
        <w:tc>
          <w:tcPr>
            <w:tcW w:w="1669" w:type="dxa"/>
            <w:shd w:val="clear" w:color="auto" w:fill="auto"/>
          </w:tcPr>
          <w:p w14:paraId="4D9C6255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57</w:t>
            </w:r>
          </w:p>
        </w:tc>
      </w:tr>
      <w:tr w:rsidR="00E80BCD" w:rsidRPr="001D635E" w14:paraId="00E54E1F" w14:textId="77777777" w:rsidTr="005728B2">
        <w:tc>
          <w:tcPr>
            <w:tcW w:w="1170" w:type="dxa"/>
            <w:shd w:val="clear" w:color="auto" w:fill="auto"/>
            <w:vAlign w:val="bottom"/>
          </w:tcPr>
          <w:p w14:paraId="3FDB2B89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lasma-7</w:t>
            </w:r>
          </w:p>
        </w:tc>
        <w:tc>
          <w:tcPr>
            <w:tcW w:w="1008" w:type="dxa"/>
            <w:shd w:val="clear" w:color="auto" w:fill="auto"/>
            <w:vAlign w:val="bottom"/>
          </w:tcPr>
          <w:p w14:paraId="562204C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26</w:t>
            </w:r>
          </w:p>
        </w:tc>
        <w:tc>
          <w:tcPr>
            <w:tcW w:w="1260" w:type="dxa"/>
            <w:shd w:val="clear" w:color="auto" w:fill="auto"/>
            <w:vAlign w:val="bottom"/>
          </w:tcPr>
          <w:p w14:paraId="721F2B19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73</w:t>
            </w:r>
          </w:p>
        </w:tc>
        <w:tc>
          <w:tcPr>
            <w:tcW w:w="270" w:type="dxa"/>
            <w:shd w:val="clear" w:color="auto" w:fill="auto"/>
            <w:vAlign w:val="bottom"/>
          </w:tcPr>
          <w:p w14:paraId="30C55D3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shd w:val="clear" w:color="auto" w:fill="auto"/>
          </w:tcPr>
          <w:p w14:paraId="1E96AA1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96</w:t>
            </w:r>
          </w:p>
        </w:tc>
        <w:tc>
          <w:tcPr>
            <w:tcW w:w="270" w:type="dxa"/>
            <w:tcBorders>
              <w:left w:val="nil"/>
            </w:tcBorders>
            <w:shd w:val="clear" w:color="auto" w:fill="auto"/>
            <w:vAlign w:val="bottom"/>
          </w:tcPr>
          <w:p w14:paraId="15078E9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shd w:val="clear" w:color="auto" w:fill="auto"/>
          </w:tcPr>
          <w:p w14:paraId="5DF62214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22</w:t>
            </w:r>
          </w:p>
        </w:tc>
        <w:tc>
          <w:tcPr>
            <w:tcW w:w="990" w:type="dxa"/>
            <w:shd w:val="clear" w:color="auto" w:fill="auto"/>
          </w:tcPr>
          <w:p w14:paraId="46863055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32</w:t>
            </w:r>
          </w:p>
        </w:tc>
        <w:tc>
          <w:tcPr>
            <w:tcW w:w="1669" w:type="dxa"/>
            <w:shd w:val="clear" w:color="auto" w:fill="auto"/>
          </w:tcPr>
          <w:p w14:paraId="24F90944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18</w:t>
            </w:r>
          </w:p>
        </w:tc>
      </w:tr>
      <w:tr w:rsidR="00E80BCD" w:rsidRPr="001D635E" w14:paraId="3B5846E4" w14:textId="77777777" w:rsidTr="005728B2">
        <w:tc>
          <w:tcPr>
            <w:tcW w:w="1170" w:type="dxa"/>
            <w:shd w:val="clear" w:color="auto" w:fill="auto"/>
            <w:vAlign w:val="bottom"/>
          </w:tcPr>
          <w:p w14:paraId="77F2BB9F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lasma-8</w:t>
            </w:r>
          </w:p>
        </w:tc>
        <w:tc>
          <w:tcPr>
            <w:tcW w:w="1008" w:type="dxa"/>
            <w:shd w:val="clear" w:color="auto" w:fill="auto"/>
            <w:vAlign w:val="bottom"/>
          </w:tcPr>
          <w:p w14:paraId="3614C417" w14:textId="40C09619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76</w:t>
            </w:r>
            <w:r w:rsidR="003C7C6B" w:rsidRPr="001D635E">
              <w:rPr>
                <w:iCs/>
                <w:color w:val="000000"/>
                <w:sz w:val="24"/>
                <w:szCs w:val="24"/>
              </w:rPr>
              <w:t>*</w:t>
            </w:r>
          </w:p>
        </w:tc>
        <w:tc>
          <w:tcPr>
            <w:tcW w:w="1260" w:type="dxa"/>
            <w:shd w:val="clear" w:color="auto" w:fill="auto"/>
            <w:vAlign w:val="bottom"/>
          </w:tcPr>
          <w:p w14:paraId="55B3790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96*</w:t>
            </w:r>
          </w:p>
        </w:tc>
        <w:tc>
          <w:tcPr>
            <w:tcW w:w="270" w:type="dxa"/>
            <w:shd w:val="clear" w:color="auto" w:fill="auto"/>
            <w:vAlign w:val="bottom"/>
          </w:tcPr>
          <w:p w14:paraId="6135DC4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shd w:val="clear" w:color="auto" w:fill="auto"/>
          </w:tcPr>
          <w:p w14:paraId="6A4F68A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99</w:t>
            </w:r>
          </w:p>
        </w:tc>
        <w:tc>
          <w:tcPr>
            <w:tcW w:w="270" w:type="dxa"/>
            <w:tcBorders>
              <w:left w:val="nil"/>
            </w:tcBorders>
            <w:shd w:val="clear" w:color="auto" w:fill="auto"/>
            <w:vAlign w:val="bottom"/>
          </w:tcPr>
          <w:p w14:paraId="036DB91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shd w:val="clear" w:color="auto" w:fill="auto"/>
          </w:tcPr>
          <w:p w14:paraId="23635219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6</w:t>
            </w:r>
          </w:p>
        </w:tc>
        <w:tc>
          <w:tcPr>
            <w:tcW w:w="990" w:type="dxa"/>
            <w:shd w:val="clear" w:color="auto" w:fill="auto"/>
          </w:tcPr>
          <w:p w14:paraId="34514447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5*</w:t>
            </w:r>
          </w:p>
        </w:tc>
        <w:tc>
          <w:tcPr>
            <w:tcW w:w="1669" w:type="dxa"/>
            <w:shd w:val="clear" w:color="auto" w:fill="auto"/>
          </w:tcPr>
          <w:p w14:paraId="2CB51E4D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7*</w:t>
            </w:r>
          </w:p>
        </w:tc>
      </w:tr>
      <w:tr w:rsidR="00E80BCD" w:rsidRPr="001D635E" w14:paraId="643905D8" w14:textId="77777777" w:rsidTr="005728B2">
        <w:tc>
          <w:tcPr>
            <w:tcW w:w="1170" w:type="dxa"/>
            <w:shd w:val="clear" w:color="auto" w:fill="auto"/>
            <w:vAlign w:val="bottom"/>
          </w:tcPr>
          <w:p w14:paraId="44A4674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lasma-9</w:t>
            </w:r>
          </w:p>
        </w:tc>
        <w:tc>
          <w:tcPr>
            <w:tcW w:w="1008" w:type="dxa"/>
            <w:shd w:val="clear" w:color="auto" w:fill="auto"/>
            <w:vAlign w:val="bottom"/>
          </w:tcPr>
          <w:p w14:paraId="721AEF73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20</w:t>
            </w:r>
          </w:p>
        </w:tc>
        <w:tc>
          <w:tcPr>
            <w:tcW w:w="1260" w:type="dxa"/>
            <w:shd w:val="clear" w:color="auto" w:fill="auto"/>
            <w:vAlign w:val="bottom"/>
          </w:tcPr>
          <w:p w14:paraId="0E60F4C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71*</w:t>
            </w:r>
          </w:p>
        </w:tc>
        <w:tc>
          <w:tcPr>
            <w:tcW w:w="270" w:type="dxa"/>
            <w:shd w:val="clear" w:color="auto" w:fill="auto"/>
            <w:vAlign w:val="bottom"/>
          </w:tcPr>
          <w:p w14:paraId="389A723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shd w:val="clear" w:color="auto" w:fill="auto"/>
          </w:tcPr>
          <w:p w14:paraId="181BB91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1.78</w:t>
            </w:r>
          </w:p>
        </w:tc>
        <w:tc>
          <w:tcPr>
            <w:tcW w:w="270" w:type="dxa"/>
            <w:tcBorders>
              <w:left w:val="nil"/>
            </w:tcBorders>
            <w:shd w:val="clear" w:color="auto" w:fill="auto"/>
            <w:vAlign w:val="bottom"/>
          </w:tcPr>
          <w:p w14:paraId="7A98616C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shd w:val="clear" w:color="auto" w:fill="auto"/>
          </w:tcPr>
          <w:p w14:paraId="42DE63AC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6</w:t>
            </w:r>
          </w:p>
        </w:tc>
        <w:tc>
          <w:tcPr>
            <w:tcW w:w="990" w:type="dxa"/>
            <w:shd w:val="clear" w:color="auto" w:fill="auto"/>
          </w:tcPr>
          <w:p w14:paraId="68A285A3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9</w:t>
            </w:r>
          </w:p>
        </w:tc>
        <w:tc>
          <w:tcPr>
            <w:tcW w:w="1669" w:type="dxa"/>
            <w:shd w:val="clear" w:color="auto" w:fill="auto"/>
          </w:tcPr>
          <w:p w14:paraId="3DEDBB58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-19</w:t>
            </w:r>
            <w:r w:rsidRPr="001D635E">
              <w:rPr>
                <w:iCs/>
                <w:color w:val="000000"/>
                <w:sz w:val="24"/>
                <w:szCs w:val="24"/>
              </w:rPr>
              <w:t>*</w:t>
            </w:r>
          </w:p>
        </w:tc>
      </w:tr>
      <w:tr w:rsidR="00E80BCD" w:rsidRPr="001D635E" w14:paraId="300C00CF" w14:textId="77777777" w:rsidTr="005728B2">
        <w:tc>
          <w:tcPr>
            <w:tcW w:w="1170" w:type="dxa"/>
            <w:shd w:val="clear" w:color="auto" w:fill="auto"/>
            <w:vAlign w:val="bottom"/>
          </w:tcPr>
          <w:p w14:paraId="7AA2185D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lasma-10</w:t>
            </w:r>
          </w:p>
        </w:tc>
        <w:tc>
          <w:tcPr>
            <w:tcW w:w="1008" w:type="dxa"/>
            <w:shd w:val="clear" w:color="auto" w:fill="auto"/>
            <w:vAlign w:val="bottom"/>
          </w:tcPr>
          <w:p w14:paraId="378DB36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78</w:t>
            </w:r>
          </w:p>
        </w:tc>
        <w:tc>
          <w:tcPr>
            <w:tcW w:w="1260" w:type="dxa"/>
            <w:shd w:val="clear" w:color="auto" w:fill="auto"/>
            <w:vAlign w:val="bottom"/>
          </w:tcPr>
          <w:p w14:paraId="5227530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71**</w:t>
            </w:r>
          </w:p>
        </w:tc>
        <w:tc>
          <w:tcPr>
            <w:tcW w:w="270" w:type="dxa"/>
            <w:shd w:val="clear" w:color="auto" w:fill="auto"/>
            <w:vAlign w:val="bottom"/>
          </w:tcPr>
          <w:p w14:paraId="49A7FAC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shd w:val="clear" w:color="auto" w:fill="auto"/>
          </w:tcPr>
          <w:p w14:paraId="4C4C344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2.60</w:t>
            </w:r>
          </w:p>
        </w:tc>
        <w:tc>
          <w:tcPr>
            <w:tcW w:w="270" w:type="dxa"/>
            <w:tcBorders>
              <w:left w:val="nil"/>
            </w:tcBorders>
            <w:shd w:val="clear" w:color="auto" w:fill="auto"/>
            <w:vAlign w:val="bottom"/>
          </w:tcPr>
          <w:p w14:paraId="227D6F8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shd w:val="clear" w:color="auto" w:fill="auto"/>
          </w:tcPr>
          <w:p w14:paraId="412CD760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5</w:t>
            </w:r>
          </w:p>
        </w:tc>
        <w:tc>
          <w:tcPr>
            <w:tcW w:w="990" w:type="dxa"/>
            <w:shd w:val="clear" w:color="auto" w:fill="auto"/>
          </w:tcPr>
          <w:p w14:paraId="704F5A55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4</w:t>
            </w:r>
          </w:p>
        </w:tc>
        <w:tc>
          <w:tcPr>
            <w:tcW w:w="1669" w:type="dxa"/>
            <w:shd w:val="clear" w:color="auto" w:fill="auto"/>
          </w:tcPr>
          <w:p w14:paraId="2F4974A1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29</w:t>
            </w:r>
            <w:r w:rsidRPr="001D635E">
              <w:rPr>
                <w:iCs/>
                <w:color w:val="000000"/>
                <w:sz w:val="24"/>
                <w:szCs w:val="24"/>
              </w:rPr>
              <w:t>*</w:t>
            </w:r>
          </w:p>
        </w:tc>
      </w:tr>
      <w:tr w:rsidR="00E80BCD" w:rsidRPr="001D635E" w14:paraId="27CB4EA7" w14:textId="77777777" w:rsidTr="005728B2">
        <w:tc>
          <w:tcPr>
            <w:tcW w:w="1170" w:type="dxa"/>
            <w:shd w:val="clear" w:color="auto" w:fill="auto"/>
            <w:vAlign w:val="bottom"/>
          </w:tcPr>
          <w:p w14:paraId="5787C12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Plasma-11</w:t>
            </w:r>
          </w:p>
        </w:tc>
        <w:tc>
          <w:tcPr>
            <w:tcW w:w="1008" w:type="dxa"/>
            <w:shd w:val="clear" w:color="auto" w:fill="auto"/>
            <w:vAlign w:val="bottom"/>
          </w:tcPr>
          <w:p w14:paraId="0E0967E9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81*</w:t>
            </w:r>
          </w:p>
        </w:tc>
        <w:tc>
          <w:tcPr>
            <w:tcW w:w="1260" w:type="dxa"/>
            <w:shd w:val="clear" w:color="auto" w:fill="auto"/>
            <w:vAlign w:val="bottom"/>
          </w:tcPr>
          <w:p w14:paraId="19E4035A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99**</w:t>
            </w:r>
          </w:p>
        </w:tc>
        <w:tc>
          <w:tcPr>
            <w:tcW w:w="270" w:type="dxa"/>
            <w:shd w:val="clear" w:color="auto" w:fill="auto"/>
            <w:vAlign w:val="bottom"/>
          </w:tcPr>
          <w:p w14:paraId="5B6165E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shd w:val="clear" w:color="auto" w:fill="auto"/>
          </w:tcPr>
          <w:p w14:paraId="428EBFA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3.74</w:t>
            </w:r>
          </w:p>
        </w:tc>
        <w:tc>
          <w:tcPr>
            <w:tcW w:w="270" w:type="dxa"/>
            <w:tcBorders>
              <w:left w:val="nil"/>
            </w:tcBorders>
            <w:shd w:val="clear" w:color="auto" w:fill="auto"/>
            <w:vAlign w:val="bottom"/>
          </w:tcPr>
          <w:p w14:paraId="795A819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shd w:val="clear" w:color="auto" w:fill="auto"/>
          </w:tcPr>
          <w:p w14:paraId="202A7299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4</w:t>
            </w:r>
          </w:p>
        </w:tc>
        <w:tc>
          <w:tcPr>
            <w:tcW w:w="990" w:type="dxa"/>
            <w:shd w:val="clear" w:color="auto" w:fill="auto"/>
          </w:tcPr>
          <w:p w14:paraId="177B0B10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2*</w:t>
            </w:r>
          </w:p>
        </w:tc>
        <w:tc>
          <w:tcPr>
            <w:tcW w:w="1669" w:type="dxa"/>
            <w:shd w:val="clear" w:color="auto" w:fill="auto"/>
          </w:tcPr>
          <w:p w14:paraId="6664101E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5*</w:t>
            </w:r>
          </w:p>
        </w:tc>
      </w:tr>
      <w:tr w:rsidR="00E80BCD" w:rsidRPr="001D635E" w14:paraId="4D585477" w14:textId="77777777" w:rsidTr="005728B2"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D952AE5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  <w:r w:rsidRPr="001D635E">
              <w:rPr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E9B5EF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99635E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27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29E4CB6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</w:tcPr>
          <w:p w14:paraId="2DF1B6A3" w14:textId="77777777" w:rsidR="00E80BCD" w:rsidRPr="001D635E" w:rsidRDefault="00E80BCD" w:rsidP="001D635E">
            <w:pPr>
              <w:spacing w:line="240" w:lineRule="auto"/>
              <w:jc w:val="center"/>
              <w:rPr>
                <w:i/>
                <w:iCs/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00.0</w:t>
            </w:r>
          </w:p>
        </w:tc>
        <w:tc>
          <w:tcPr>
            <w:tcW w:w="270" w:type="dxa"/>
            <w:tcBorders>
              <w:left w:val="nil"/>
              <w:bottom w:val="single" w:sz="4" w:space="0" w:color="auto"/>
            </w:tcBorders>
            <w:shd w:val="clear" w:color="auto" w:fill="auto"/>
            <w:vAlign w:val="bottom"/>
          </w:tcPr>
          <w:p w14:paraId="2CF860DC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FA8A30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38210FE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  <w:tc>
          <w:tcPr>
            <w:tcW w:w="166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FD2998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  <w:vertAlign w:val="subscript"/>
              </w:rPr>
            </w:pPr>
          </w:p>
        </w:tc>
      </w:tr>
    </w:tbl>
    <w:p w14:paraId="50AD2847" w14:textId="77777777" w:rsidR="00E80BCD" w:rsidRPr="001D635E" w:rsidRDefault="00E80BCD" w:rsidP="001D635E">
      <w:pPr>
        <w:spacing w:line="240" w:lineRule="auto"/>
        <w:contextualSpacing/>
        <w:rPr>
          <w:sz w:val="24"/>
          <w:szCs w:val="24"/>
        </w:rPr>
      </w:pPr>
      <w:r w:rsidRPr="001D635E">
        <w:rPr>
          <w:sz w:val="24"/>
          <w:szCs w:val="24"/>
          <w:vertAlign w:val="superscript"/>
        </w:rPr>
        <w:t>1</w:t>
      </w:r>
      <w:r w:rsidRPr="001D635E">
        <w:rPr>
          <w:sz w:val="24"/>
          <w:szCs w:val="24"/>
        </w:rPr>
        <w:t>Pools refer to the model in</w:t>
      </w:r>
      <w:r w:rsidRPr="001D635E">
        <w:rPr>
          <w:color w:val="000000"/>
          <w:sz w:val="24"/>
          <w:szCs w:val="24"/>
          <w:vertAlign w:val="subscript"/>
        </w:rPr>
        <w:t xml:space="preserve"> </w:t>
      </w:r>
      <w:r w:rsidRPr="001D635E">
        <w:rPr>
          <w:sz w:val="24"/>
          <w:szCs w:val="24"/>
        </w:rPr>
        <w:t>Supplemental Fig. 1.</w:t>
      </w:r>
    </w:p>
    <w:p w14:paraId="1DEF1DD6" w14:textId="1BC5632B" w:rsidR="00E80BCD" w:rsidRPr="001D635E" w:rsidRDefault="00E80BCD" w:rsidP="001D635E">
      <w:pPr>
        <w:spacing w:line="240" w:lineRule="auto"/>
        <w:contextualSpacing/>
        <w:rPr>
          <w:sz w:val="24"/>
          <w:szCs w:val="24"/>
        </w:rPr>
      </w:pPr>
      <w:r w:rsidRPr="001D635E">
        <w:rPr>
          <w:sz w:val="24"/>
          <w:szCs w:val="24"/>
          <w:vertAlign w:val="superscript"/>
        </w:rPr>
        <w:t>2</w:t>
      </w:r>
      <w:r w:rsidRPr="001D635E">
        <w:rPr>
          <w:sz w:val="24"/>
          <w:szCs w:val="24"/>
        </w:rPr>
        <w:t>Diet mass is the mass calculated from a diet containing both Sel-exchangeable Se and SeMet. See te</w:t>
      </w:r>
      <w:r w:rsidR="00E351F4" w:rsidRPr="001D635E">
        <w:rPr>
          <w:sz w:val="24"/>
          <w:szCs w:val="24"/>
        </w:rPr>
        <w:t>x</w:t>
      </w:r>
      <w:r w:rsidRPr="001D635E">
        <w:rPr>
          <w:sz w:val="24"/>
          <w:szCs w:val="24"/>
        </w:rPr>
        <w:t>t for details.</w:t>
      </w:r>
    </w:p>
    <w:p w14:paraId="4E5E2DC1" w14:textId="325361E0" w:rsidR="00E80BCD" w:rsidRPr="001D635E" w:rsidRDefault="00754612" w:rsidP="001D635E">
      <w:pPr>
        <w:spacing w:line="240" w:lineRule="auto"/>
        <w:contextualSpacing/>
        <w:rPr>
          <w:color w:val="000000"/>
          <w:sz w:val="24"/>
          <w:szCs w:val="24"/>
        </w:rPr>
      </w:pPr>
      <w:r w:rsidRPr="001D635E">
        <w:rPr>
          <w:color w:val="000000"/>
          <w:sz w:val="24"/>
          <w:szCs w:val="24"/>
          <w:vertAlign w:val="superscript"/>
        </w:rPr>
        <w:t>3</w:t>
      </w:r>
      <w:r w:rsidR="00E80BCD" w:rsidRPr="001D635E">
        <w:rPr>
          <w:color w:val="000000"/>
          <w:sz w:val="24"/>
          <w:szCs w:val="24"/>
        </w:rPr>
        <w:t>*Different from PK1, P &lt;0.05.  ** Different from PK1, P ≤ 0.001. # Different from males, P&lt;0.05.</w:t>
      </w:r>
    </w:p>
    <w:p w14:paraId="0E0E1943" w14:textId="77777777" w:rsidR="00E80BCD" w:rsidRPr="001D635E" w:rsidRDefault="00E80BCD" w:rsidP="001D635E">
      <w:pPr>
        <w:spacing w:line="240" w:lineRule="auto"/>
        <w:rPr>
          <w:color w:val="000000"/>
          <w:sz w:val="24"/>
          <w:szCs w:val="24"/>
        </w:rPr>
      </w:pPr>
      <w:r w:rsidRPr="001D635E">
        <w:rPr>
          <w:color w:val="000000"/>
          <w:sz w:val="24"/>
          <w:szCs w:val="24"/>
        </w:rPr>
        <w:br w:type="page"/>
      </w:r>
    </w:p>
    <w:p w14:paraId="4DEBD224" w14:textId="2F7E2AD0" w:rsidR="00E80BCD" w:rsidRPr="001D635E" w:rsidRDefault="00E80BCD" w:rsidP="001D635E">
      <w:pPr>
        <w:spacing w:line="240" w:lineRule="auto"/>
        <w:rPr>
          <w:sz w:val="24"/>
          <w:szCs w:val="24"/>
        </w:rPr>
      </w:pPr>
      <w:r w:rsidRPr="001D635E">
        <w:rPr>
          <w:b/>
          <w:sz w:val="24"/>
          <w:szCs w:val="24"/>
        </w:rPr>
        <w:lastRenderedPageBreak/>
        <w:t xml:space="preserve">Supplemental Table </w:t>
      </w:r>
      <w:r w:rsidR="00D02D0E" w:rsidRPr="001D635E">
        <w:rPr>
          <w:b/>
          <w:bCs/>
          <w:sz w:val="24"/>
          <w:szCs w:val="24"/>
        </w:rPr>
        <w:t>6</w:t>
      </w:r>
      <w:r w:rsidRPr="001D635E">
        <w:rPr>
          <w:bCs/>
          <w:sz w:val="24"/>
          <w:szCs w:val="24"/>
        </w:rPr>
        <w:t xml:space="preserve">. </w:t>
      </w:r>
      <w:r w:rsidRPr="001D635E">
        <w:rPr>
          <w:sz w:val="24"/>
          <w:szCs w:val="24"/>
        </w:rPr>
        <w:t xml:space="preserve">Source of urinary Se </w:t>
      </w:r>
      <w:r w:rsidR="00A678B7" w:rsidRPr="001D635E">
        <w:rPr>
          <w:sz w:val="24"/>
          <w:szCs w:val="24"/>
        </w:rPr>
        <w:t xml:space="preserve">(amount and %) </w:t>
      </w:r>
      <w:r w:rsidRPr="001D635E">
        <w:rPr>
          <w:sz w:val="24"/>
          <w:szCs w:val="24"/>
        </w:rPr>
        <w:t xml:space="preserve">for all participants </w:t>
      </w:r>
      <w:r w:rsidR="00A678B7" w:rsidRPr="001D635E">
        <w:rPr>
          <w:sz w:val="24"/>
          <w:szCs w:val="24"/>
        </w:rPr>
        <w:t>before (</w:t>
      </w:r>
      <w:r w:rsidRPr="001D635E">
        <w:rPr>
          <w:sz w:val="24"/>
          <w:szCs w:val="24"/>
        </w:rPr>
        <w:t>PK1</w:t>
      </w:r>
      <w:r w:rsidR="00A678B7" w:rsidRPr="001D635E">
        <w:rPr>
          <w:sz w:val="24"/>
          <w:szCs w:val="24"/>
        </w:rPr>
        <w:t>)</w:t>
      </w:r>
      <w:r w:rsidRPr="001D635E">
        <w:rPr>
          <w:sz w:val="24"/>
          <w:szCs w:val="24"/>
        </w:rPr>
        <w:t xml:space="preserve"> an</w:t>
      </w:r>
      <w:r w:rsidR="00A678B7" w:rsidRPr="001D635E">
        <w:rPr>
          <w:sz w:val="24"/>
          <w:szCs w:val="24"/>
        </w:rPr>
        <w:t>d after (</w:t>
      </w:r>
      <w:r w:rsidRPr="001D635E">
        <w:rPr>
          <w:sz w:val="24"/>
          <w:szCs w:val="24"/>
        </w:rPr>
        <w:t>PK2</w:t>
      </w:r>
      <w:r w:rsidR="00A678B7" w:rsidRPr="001D635E">
        <w:rPr>
          <w:sz w:val="24"/>
          <w:szCs w:val="24"/>
        </w:rPr>
        <w:t>) Se supplementation and for each gender the % change in source with supplementation</w:t>
      </w:r>
      <w:r w:rsidRPr="001D635E">
        <w:rPr>
          <w:sz w:val="24"/>
          <w:szCs w:val="24"/>
          <w:vertAlign w:val="superscript"/>
        </w:rPr>
        <w:t>1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177"/>
        <w:gridCol w:w="1126"/>
        <w:gridCol w:w="1508"/>
        <w:gridCol w:w="1047"/>
        <w:gridCol w:w="1024"/>
        <w:gridCol w:w="413"/>
        <w:gridCol w:w="1168"/>
        <w:gridCol w:w="1897"/>
      </w:tblGrid>
      <w:tr w:rsidR="00E80BCD" w:rsidRPr="001D635E" w14:paraId="21FEAD45" w14:textId="77777777" w:rsidTr="00BF422C">
        <w:tc>
          <w:tcPr>
            <w:tcW w:w="1217" w:type="dxa"/>
            <w:tcBorders>
              <w:top w:val="single" w:sz="4" w:space="0" w:color="auto"/>
            </w:tcBorders>
            <w:shd w:val="clear" w:color="auto" w:fill="auto"/>
          </w:tcPr>
          <w:p w14:paraId="6AE98EC2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4704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16A6F5" w14:textId="77777777" w:rsidR="00E80BCD" w:rsidRPr="001D635E" w:rsidRDefault="00E80BCD" w:rsidP="001D635E">
            <w:pPr>
              <w:spacing w:line="240" w:lineRule="auto"/>
              <w:jc w:val="center"/>
              <w:rPr>
                <w:sz w:val="24"/>
                <w:szCs w:val="24"/>
              </w:rPr>
            </w:pPr>
            <w:proofErr w:type="gramStart"/>
            <w:r w:rsidRPr="001D635E">
              <w:rPr>
                <w:b/>
                <w:color w:val="000000"/>
                <w:sz w:val="24"/>
                <w:szCs w:val="24"/>
              </w:rPr>
              <w:t xml:space="preserve">All,  </w:t>
            </w:r>
            <w:r w:rsidRPr="001D635E">
              <w:rPr>
                <w:b/>
                <w:i/>
                <w:iCs/>
                <w:color w:val="000000"/>
                <w:sz w:val="24"/>
                <w:szCs w:val="24"/>
              </w:rPr>
              <w:t>n</w:t>
            </w:r>
            <w:proofErr w:type="gramEnd"/>
            <w:r w:rsidRPr="001D635E">
              <w:rPr>
                <w:b/>
                <w:color w:val="000000"/>
                <w:sz w:val="24"/>
                <w:szCs w:val="24"/>
              </w:rPr>
              <w:t>=20</w:t>
            </w:r>
          </w:p>
        </w:tc>
        <w:tc>
          <w:tcPr>
            <w:tcW w:w="457" w:type="dxa"/>
            <w:tcBorders>
              <w:top w:val="single" w:sz="4" w:space="0" w:color="auto"/>
            </w:tcBorders>
            <w:shd w:val="clear" w:color="auto" w:fill="auto"/>
          </w:tcPr>
          <w:p w14:paraId="090FCFDC" w14:textId="77777777" w:rsidR="00E80BCD" w:rsidRPr="001D635E" w:rsidRDefault="00E80BCD" w:rsidP="001D635E">
            <w:pPr>
              <w:spacing w:line="240" w:lineRule="auto"/>
              <w:jc w:val="center"/>
              <w:rPr>
                <w:b/>
                <w:color w:val="000000"/>
                <w:sz w:val="24"/>
                <w:szCs w:val="24"/>
              </w:rPr>
            </w:pPr>
          </w:p>
        </w:tc>
        <w:tc>
          <w:tcPr>
            <w:tcW w:w="123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EA5F002" w14:textId="77777777" w:rsidR="00E80BCD" w:rsidRPr="001D635E" w:rsidRDefault="00E80BCD" w:rsidP="001D635E">
            <w:pPr>
              <w:spacing w:line="240" w:lineRule="auto"/>
              <w:jc w:val="center"/>
              <w:rPr>
                <w:b/>
                <w:color w:val="000000"/>
                <w:sz w:val="24"/>
                <w:szCs w:val="24"/>
              </w:rPr>
            </w:pPr>
            <w:r w:rsidRPr="001D635E">
              <w:rPr>
                <w:b/>
                <w:color w:val="000000"/>
                <w:sz w:val="24"/>
                <w:szCs w:val="24"/>
              </w:rPr>
              <w:t xml:space="preserve">Males, </w:t>
            </w:r>
            <w:r w:rsidRPr="001D635E">
              <w:rPr>
                <w:b/>
                <w:i/>
                <w:iCs/>
                <w:color w:val="000000"/>
                <w:sz w:val="24"/>
                <w:szCs w:val="24"/>
              </w:rPr>
              <w:t>n</w:t>
            </w:r>
            <w:r w:rsidRPr="001D635E">
              <w:rPr>
                <w:b/>
                <w:color w:val="000000"/>
                <w:sz w:val="24"/>
                <w:szCs w:val="24"/>
              </w:rPr>
              <w:t>=7</w:t>
            </w:r>
          </w:p>
        </w:tc>
        <w:tc>
          <w:tcPr>
            <w:tcW w:w="19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EF54255" w14:textId="77777777" w:rsidR="00E80BCD" w:rsidRPr="001D635E" w:rsidRDefault="00E80BCD" w:rsidP="001D635E">
            <w:pPr>
              <w:spacing w:line="240" w:lineRule="auto"/>
              <w:ind w:right="483"/>
              <w:jc w:val="center"/>
              <w:rPr>
                <w:b/>
                <w:color w:val="000000"/>
                <w:sz w:val="24"/>
                <w:szCs w:val="24"/>
              </w:rPr>
            </w:pPr>
            <w:r w:rsidRPr="001D635E">
              <w:rPr>
                <w:b/>
                <w:color w:val="000000"/>
                <w:sz w:val="24"/>
                <w:szCs w:val="24"/>
              </w:rPr>
              <w:t>Females, n=13</w:t>
            </w:r>
          </w:p>
        </w:tc>
      </w:tr>
      <w:tr w:rsidR="00E80BCD" w:rsidRPr="001D635E" w14:paraId="7379091D" w14:textId="77777777" w:rsidTr="00BF422C">
        <w:tc>
          <w:tcPr>
            <w:tcW w:w="1217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249E33E" w14:textId="77777777" w:rsidR="00E80BCD" w:rsidRPr="001D635E" w:rsidRDefault="00E80BCD" w:rsidP="001D635E">
            <w:pPr>
              <w:spacing w:line="240" w:lineRule="auto"/>
              <w:jc w:val="center"/>
              <w:rPr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ool</w:t>
            </w:r>
          </w:p>
        </w:tc>
        <w:tc>
          <w:tcPr>
            <w:tcW w:w="11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279F9DB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K1</w:t>
            </w:r>
          </w:p>
        </w:tc>
        <w:tc>
          <w:tcPr>
            <w:tcW w:w="13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1712C73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K2</w:t>
            </w:r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DC3048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 PK1</w:t>
            </w:r>
          </w:p>
        </w:tc>
        <w:tc>
          <w:tcPr>
            <w:tcW w:w="1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D90A2B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K2</w:t>
            </w:r>
          </w:p>
        </w:tc>
        <w:tc>
          <w:tcPr>
            <w:tcW w:w="457" w:type="dxa"/>
            <w:tcBorders>
              <w:bottom w:val="single" w:sz="4" w:space="0" w:color="auto"/>
            </w:tcBorders>
            <w:shd w:val="clear" w:color="auto" w:fill="auto"/>
          </w:tcPr>
          <w:p w14:paraId="50BEA51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319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CCF3034" w14:textId="77777777" w:rsidR="00E80BCD" w:rsidRPr="001D635E" w:rsidRDefault="00E80BCD" w:rsidP="001D635E">
            <w:pPr>
              <w:spacing w:line="240" w:lineRule="auto"/>
              <w:jc w:val="center"/>
              <w:rPr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K2 vs. PK1</w:t>
            </w:r>
          </w:p>
        </w:tc>
      </w:tr>
      <w:tr w:rsidR="00E80BCD" w:rsidRPr="001D635E" w14:paraId="1DB57DF0" w14:textId="77777777" w:rsidTr="00BF422C">
        <w:tc>
          <w:tcPr>
            <w:tcW w:w="1217" w:type="dxa"/>
            <w:tcBorders>
              <w:top w:val="single" w:sz="4" w:space="0" w:color="auto"/>
            </w:tcBorders>
            <w:shd w:val="clear" w:color="auto" w:fill="auto"/>
          </w:tcPr>
          <w:p w14:paraId="055F8FA8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2464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E16C5B8" w14:textId="7C77F282" w:rsidR="00E80BCD" w:rsidRPr="001D635E" w:rsidRDefault="007C6F28" w:rsidP="001D635E">
            <w:pPr>
              <w:spacing w:line="240" w:lineRule="auto"/>
              <w:jc w:val="center"/>
              <w:rPr>
                <w:sz w:val="24"/>
                <w:szCs w:val="24"/>
              </w:rPr>
            </w:pPr>
            <w:r>
              <w:rPr>
                <w:i/>
                <w:iCs/>
                <w:color w:val="000000"/>
                <w:sz w:val="24"/>
                <w:szCs w:val="24"/>
              </w:rPr>
              <w:t>µ</w:t>
            </w:r>
            <w:r w:rsidR="00E80BCD" w:rsidRPr="001D635E">
              <w:rPr>
                <w:i/>
                <w:iCs/>
                <w:color w:val="000000"/>
                <w:sz w:val="24"/>
                <w:szCs w:val="24"/>
              </w:rPr>
              <w:t>g/d</w:t>
            </w:r>
            <w:r w:rsidR="00E80BCD" w:rsidRPr="001D635E">
              <w:rPr>
                <w:i/>
                <w:iCs/>
                <w:color w:val="00000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240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AAC0BB3" w14:textId="77777777" w:rsidR="00E80BCD" w:rsidRPr="001D635E" w:rsidRDefault="00E80BCD" w:rsidP="001D635E">
            <w:pPr>
              <w:spacing w:line="240" w:lineRule="auto"/>
              <w:jc w:val="center"/>
              <w:rPr>
                <w:sz w:val="24"/>
                <w:szCs w:val="24"/>
              </w:rPr>
            </w:pPr>
            <w:r w:rsidRPr="001D635E">
              <w:rPr>
                <w:i/>
                <w:iCs/>
                <w:color w:val="000000"/>
                <w:sz w:val="24"/>
                <w:szCs w:val="24"/>
              </w:rPr>
              <w:t>% from pool</w:t>
            </w:r>
            <w:r w:rsidRPr="001D635E">
              <w:rPr>
                <w:i/>
                <w:iCs/>
                <w:color w:val="000000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45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5497C11" w14:textId="77777777" w:rsidR="00E80BCD" w:rsidRPr="001D635E" w:rsidRDefault="00E80BCD" w:rsidP="001D635E">
            <w:pPr>
              <w:spacing w:line="240" w:lineRule="auto"/>
              <w:jc w:val="center"/>
              <w:rPr>
                <w:i/>
                <w:iCs/>
                <w:sz w:val="24"/>
                <w:szCs w:val="24"/>
              </w:rPr>
            </w:pPr>
          </w:p>
        </w:tc>
        <w:tc>
          <w:tcPr>
            <w:tcW w:w="3198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F2947D4" w14:textId="163D45FB" w:rsidR="00E80BCD" w:rsidRPr="001D635E" w:rsidRDefault="00E80BCD" w:rsidP="001D635E">
            <w:pPr>
              <w:spacing w:line="240" w:lineRule="auto"/>
              <w:jc w:val="center"/>
              <w:rPr>
                <w:sz w:val="24"/>
                <w:szCs w:val="24"/>
              </w:rPr>
            </w:pPr>
            <w:r w:rsidRPr="001D635E">
              <w:rPr>
                <w:i/>
                <w:iCs/>
                <w:sz w:val="24"/>
                <w:szCs w:val="24"/>
              </w:rPr>
              <w:t>% change in source</w:t>
            </w:r>
          </w:p>
        </w:tc>
      </w:tr>
      <w:tr w:rsidR="00E80BCD" w:rsidRPr="001D635E" w14:paraId="1939D59A" w14:textId="77777777" w:rsidTr="00BF422C">
        <w:tc>
          <w:tcPr>
            <w:tcW w:w="1217" w:type="dxa"/>
            <w:shd w:val="clear" w:color="auto" w:fill="auto"/>
            <w:vAlign w:val="bottom"/>
          </w:tcPr>
          <w:p w14:paraId="56AD25A5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issue-3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4B8A136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40.6±2.4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0B16C51D" w14:textId="47B26E8C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02.2±5.7**</w:t>
            </w:r>
            <w:r w:rsidR="00E958E6" w:rsidRPr="001D635E">
              <w:rPr>
                <w:color w:val="000000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03949E97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54.0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7794AB0B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51.7</w:t>
            </w:r>
          </w:p>
        </w:tc>
        <w:tc>
          <w:tcPr>
            <w:tcW w:w="457" w:type="dxa"/>
            <w:shd w:val="clear" w:color="auto" w:fill="auto"/>
          </w:tcPr>
          <w:p w14:paraId="1D72BAF0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557A3911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-4**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4CEC1DA3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-5**</w:t>
            </w:r>
          </w:p>
        </w:tc>
      </w:tr>
      <w:tr w:rsidR="00E80BCD" w:rsidRPr="001D635E" w14:paraId="498A166F" w14:textId="77777777" w:rsidTr="00BF422C">
        <w:tc>
          <w:tcPr>
            <w:tcW w:w="1217" w:type="dxa"/>
            <w:shd w:val="clear" w:color="auto" w:fill="auto"/>
            <w:vAlign w:val="bottom"/>
          </w:tcPr>
          <w:p w14:paraId="5AC43130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1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339FD9C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8.8±2.1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16726AE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4.2±3.9**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3E7B0D6F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24.9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11BF310C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27.4</w:t>
            </w:r>
          </w:p>
        </w:tc>
        <w:tc>
          <w:tcPr>
            <w:tcW w:w="457" w:type="dxa"/>
            <w:shd w:val="clear" w:color="auto" w:fill="auto"/>
          </w:tcPr>
          <w:p w14:paraId="6EC9450A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3A6A8CDD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11**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24AADA6C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9**</w:t>
            </w:r>
          </w:p>
        </w:tc>
      </w:tr>
      <w:tr w:rsidR="00E80BCD" w:rsidRPr="001D635E" w14:paraId="064E2363" w14:textId="77777777" w:rsidTr="00BF422C">
        <w:tc>
          <w:tcPr>
            <w:tcW w:w="1217" w:type="dxa"/>
            <w:shd w:val="clear" w:color="auto" w:fill="auto"/>
            <w:vAlign w:val="bottom"/>
          </w:tcPr>
          <w:p w14:paraId="518B78D0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11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6EA6B14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6.1±2.4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0BEB07D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0.7±4.4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5297CAD8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8.0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244DAC38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5.4</w:t>
            </w:r>
          </w:p>
        </w:tc>
        <w:tc>
          <w:tcPr>
            <w:tcW w:w="457" w:type="dxa"/>
            <w:shd w:val="clear" w:color="auto" w:fill="auto"/>
          </w:tcPr>
          <w:p w14:paraId="52D49B76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415CE3C5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44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239AD79B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32</w:t>
            </w:r>
          </w:p>
        </w:tc>
      </w:tr>
      <w:tr w:rsidR="00E80BCD" w:rsidRPr="001D635E" w14:paraId="099F8398" w14:textId="77777777" w:rsidTr="00BF422C">
        <w:tc>
          <w:tcPr>
            <w:tcW w:w="1217" w:type="dxa"/>
            <w:shd w:val="clear" w:color="auto" w:fill="auto"/>
            <w:vAlign w:val="bottom"/>
          </w:tcPr>
          <w:p w14:paraId="7EB04AC7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9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4C31AEE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1±0.3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290EA78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8.2±1.5**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323D01CA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2.8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697A7ADF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4.2</w:t>
            </w:r>
          </w:p>
        </w:tc>
        <w:tc>
          <w:tcPr>
            <w:tcW w:w="457" w:type="dxa"/>
            <w:shd w:val="clear" w:color="auto" w:fill="auto"/>
          </w:tcPr>
          <w:p w14:paraId="1AC8AAB6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1F49B899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29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6A3B8D10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59**</w:t>
            </w:r>
          </w:p>
        </w:tc>
      </w:tr>
      <w:tr w:rsidR="00E80BCD" w:rsidRPr="001D635E" w14:paraId="5F6703A1" w14:textId="77777777" w:rsidTr="00BF422C">
        <w:tc>
          <w:tcPr>
            <w:tcW w:w="1217" w:type="dxa"/>
            <w:shd w:val="clear" w:color="auto" w:fill="auto"/>
            <w:vAlign w:val="bottom"/>
          </w:tcPr>
          <w:p w14:paraId="47881D75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RBC-1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4BDEF708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2.0±0.2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43B7CC7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.8±0.4**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7D2BD3E8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2.7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156D73F4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2.9</w:t>
            </w:r>
          </w:p>
        </w:tc>
        <w:tc>
          <w:tcPr>
            <w:tcW w:w="457" w:type="dxa"/>
            <w:shd w:val="clear" w:color="auto" w:fill="auto"/>
          </w:tcPr>
          <w:p w14:paraId="2306171B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3BB13AE1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6**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192C9BF0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11**</w:t>
            </w:r>
          </w:p>
        </w:tc>
      </w:tr>
      <w:tr w:rsidR="00E80BCD" w:rsidRPr="001D635E" w14:paraId="5CA267EA" w14:textId="77777777" w:rsidTr="00BF422C">
        <w:tc>
          <w:tcPr>
            <w:tcW w:w="1217" w:type="dxa"/>
            <w:shd w:val="clear" w:color="auto" w:fill="auto"/>
            <w:vAlign w:val="bottom"/>
          </w:tcPr>
          <w:p w14:paraId="0E030F3C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3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266C18CF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4±0.3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1C0096E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.4±0.8**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5DA96C90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.9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47B6B1F2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.7</w:t>
            </w:r>
          </w:p>
        </w:tc>
        <w:tc>
          <w:tcPr>
            <w:tcW w:w="457" w:type="dxa"/>
            <w:shd w:val="clear" w:color="auto" w:fill="auto"/>
          </w:tcPr>
          <w:p w14:paraId="46D55E64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0292F521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25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5AD29B73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-5**</w:t>
            </w:r>
          </w:p>
        </w:tc>
      </w:tr>
      <w:tr w:rsidR="00E80BCD" w:rsidRPr="001D635E" w14:paraId="2D9FFEAD" w14:textId="77777777" w:rsidTr="00BF422C">
        <w:tc>
          <w:tcPr>
            <w:tcW w:w="1217" w:type="dxa"/>
            <w:shd w:val="clear" w:color="auto" w:fill="auto"/>
            <w:vAlign w:val="bottom"/>
          </w:tcPr>
          <w:p w14:paraId="5D796462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2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150CDE6B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4±0.2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29BD680B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5.3±0.5**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624D382C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.9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4770E971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2.7</w:t>
            </w:r>
          </w:p>
        </w:tc>
        <w:tc>
          <w:tcPr>
            <w:tcW w:w="457" w:type="dxa"/>
            <w:shd w:val="clear" w:color="auto" w:fill="auto"/>
          </w:tcPr>
          <w:p w14:paraId="51B87EBF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2DE35867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25**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05C33A4B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48**</w:t>
            </w:r>
          </w:p>
        </w:tc>
      </w:tr>
      <w:tr w:rsidR="00E80BCD" w:rsidRPr="001D635E" w14:paraId="4889CE3A" w14:textId="77777777" w:rsidTr="00BF422C">
        <w:tc>
          <w:tcPr>
            <w:tcW w:w="1217" w:type="dxa"/>
            <w:shd w:val="clear" w:color="auto" w:fill="auto"/>
            <w:vAlign w:val="bottom"/>
          </w:tcPr>
          <w:p w14:paraId="6DFA0BDC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10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2CA5EF09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0±0.2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74CFE656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3.2±0.5**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66C468AD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.3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17F0A35F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.6</w:t>
            </w:r>
          </w:p>
        </w:tc>
        <w:tc>
          <w:tcPr>
            <w:tcW w:w="457" w:type="dxa"/>
            <w:shd w:val="clear" w:color="auto" w:fill="auto"/>
          </w:tcPr>
          <w:p w14:paraId="05B823EB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0446AEE3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9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26AFFD01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31**</w:t>
            </w:r>
          </w:p>
        </w:tc>
      </w:tr>
      <w:tr w:rsidR="00E80BCD" w:rsidRPr="001D635E" w14:paraId="49512F1C" w14:textId="77777777" w:rsidTr="00BF422C">
        <w:tc>
          <w:tcPr>
            <w:tcW w:w="1217" w:type="dxa"/>
            <w:shd w:val="clear" w:color="auto" w:fill="auto"/>
            <w:vAlign w:val="bottom"/>
          </w:tcPr>
          <w:p w14:paraId="69B9701E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4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0A0F221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7±0.2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019AA0A0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5±0.2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2410C151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1.0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31D4F3D4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0.3</w:t>
            </w:r>
          </w:p>
        </w:tc>
        <w:tc>
          <w:tcPr>
            <w:tcW w:w="457" w:type="dxa"/>
            <w:shd w:val="clear" w:color="auto" w:fill="auto"/>
          </w:tcPr>
          <w:p w14:paraId="519AE238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3DE56A81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313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2533A517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70</w:t>
            </w:r>
          </w:p>
        </w:tc>
      </w:tr>
      <w:tr w:rsidR="00E80BCD" w:rsidRPr="001D635E" w14:paraId="0A5ABCCB" w14:textId="77777777" w:rsidTr="00BF422C">
        <w:tc>
          <w:tcPr>
            <w:tcW w:w="1217" w:type="dxa"/>
            <w:shd w:val="clear" w:color="auto" w:fill="auto"/>
            <w:vAlign w:val="bottom"/>
          </w:tcPr>
          <w:p w14:paraId="4A891126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8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0763BFB1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5±0.1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18BD9776" w14:textId="7C7AC03D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8±0.5*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3C683926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0.6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056531E3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0.9</w:t>
            </w:r>
          </w:p>
        </w:tc>
        <w:tc>
          <w:tcPr>
            <w:tcW w:w="457" w:type="dxa"/>
            <w:shd w:val="clear" w:color="auto" w:fill="auto"/>
          </w:tcPr>
          <w:p w14:paraId="16378518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6AF9A2F6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47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05EDAEE2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20*</w:t>
            </w:r>
          </w:p>
        </w:tc>
      </w:tr>
      <w:tr w:rsidR="00E80BCD" w:rsidRPr="001D635E" w14:paraId="344343F7" w14:textId="77777777" w:rsidTr="00BF422C">
        <w:tc>
          <w:tcPr>
            <w:tcW w:w="1217" w:type="dxa"/>
            <w:shd w:val="clear" w:color="auto" w:fill="auto"/>
            <w:vAlign w:val="bottom"/>
          </w:tcPr>
          <w:p w14:paraId="56095D0F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5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4043F3D2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4±0.1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09EDA44C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.0±0.4*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7CC4A563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0.5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1F09C67F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0.5</w:t>
            </w:r>
          </w:p>
        </w:tc>
        <w:tc>
          <w:tcPr>
            <w:tcW w:w="457" w:type="dxa"/>
            <w:shd w:val="clear" w:color="auto" w:fill="auto"/>
          </w:tcPr>
          <w:p w14:paraId="5510AF9B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7C2DB35C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27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0046B967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6</w:t>
            </w:r>
          </w:p>
        </w:tc>
      </w:tr>
      <w:tr w:rsidR="00E80BCD" w:rsidRPr="001D635E" w14:paraId="68267244" w14:textId="77777777" w:rsidTr="00BF422C">
        <w:tc>
          <w:tcPr>
            <w:tcW w:w="1217" w:type="dxa"/>
            <w:shd w:val="clear" w:color="auto" w:fill="auto"/>
            <w:vAlign w:val="bottom"/>
          </w:tcPr>
          <w:p w14:paraId="13932045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6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0E49A826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2±0.1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3AC46C4F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9±0.4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1C7BD683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0.3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55E121D3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0.5</w:t>
            </w:r>
          </w:p>
        </w:tc>
        <w:tc>
          <w:tcPr>
            <w:tcW w:w="457" w:type="dxa"/>
            <w:shd w:val="clear" w:color="auto" w:fill="auto"/>
          </w:tcPr>
          <w:p w14:paraId="38DB8B5F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597E8EAE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29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67349AE0" w14:textId="77777777" w:rsidR="00E80BCD" w:rsidRPr="001D635E" w:rsidRDefault="00E80BCD" w:rsidP="001D635E">
            <w:pPr>
              <w:spacing w:line="240" w:lineRule="auto"/>
              <w:jc w:val="center"/>
              <w:rPr>
                <w:bCs/>
                <w:iCs/>
                <w:color w:val="000000"/>
                <w:sz w:val="24"/>
                <w:szCs w:val="24"/>
              </w:rPr>
            </w:pPr>
            <w:r w:rsidRPr="001D635E">
              <w:rPr>
                <w:bCs/>
                <w:iCs/>
                <w:color w:val="000000"/>
                <w:sz w:val="24"/>
                <w:szCs w:val="24"/>
              </w:rPr>
              <w:t>112</w:t>
            </w:r>
          </w:p>
        </w:tc>
      </w:tr>
      <w:tr w:rsidR="00E80BCD" w:rsidRPr="001D635E" w14:paraId="5612F21F" w14:textId="77777777" w:rsidTr="00BF422C">
        <w:tc>
          <w:tcPr>
            <w:tcW w:w="1217" w:type="dxa"/>
            <w:shd w:val="clear" w:color="auto" w:fill="auto"/>
            <w:vAlign w:val="bottom"/>
          </w:tcPr>
          <w:p w14:paraId="25FA9450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Plasma-7</w:t>
            </w:r>
          </w:p>
        </w:tc>
        <w:tc>
          <w:tcPr>
            <w:tcW w:w="1140" w:type="dxa"/>
            <w:shd w:val="clear" w:color="auto" w:fill="auto"/>
            <w:vAlign w:val="bottom"/>
          </w:tcPr>
          <w:p w14:paraId="19189356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2±0.1</w:t>
            </w:r>
          </w:p>
        </w:tc>
        <w:tc>
          <w:tcPr>
            <w:tcW w:w="1324" w:type="dxa"/>
            <w:shd w:val="clear" w:color="auto" w:fill="auto"/>
            <w:vAlign w:val="bottom"/>
          </w:tcPr>
          <w:p w14:paraId="5ED90EA6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0.3±0.1</w:t>
            </w:r>
          </w:p>
        </w:tc>
        <w:tc>
          <w:tcPr>
            <w:tcW w:w="1127" w:type="dxa"/>
            <w:shd w:val="clear" w:color="auto" w:fill="auto"/>
            <w:vAlign w:val="bottom"/>
          </w:tcPr>
          <w:p w14:paraId="4813F04A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0.3</w:t>
            </w:r>
          </w:p>
        </w:tc>
        <w:tc>
          <w:tcPr>
            <w:tcW w:w="1113" w:type="dxa"/>
            <w:shd w:val="clear" w:color="auto" w:fill="auto"/>
            <w:vAlign w:val="bottom"/>
          </w:tcPr>
          <w:p w14:paraId="3FF615A2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0.2</w:t>
            </w:r>
          </w:p>
        </w:tc>
        <w:tc>
          <w:tcPr>
            <w:tcW w:w="457" w:type="dxa"/>
            <w:shd w:val="clear" w:color="auto" w:fill="auto"/>
          </w:tcPr>
          <w:p w14:paraId="5EA8BE04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shd w:val="clear" w:color="auto" w:fill="auto"/>
            <w:vAlign w:val="bottom"/>
          </w:tcPr>
          <w:p w14:paraId="0A8E9B50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66</w:t>
            </w:r>
          </w:p>
        </w:tc>
        <w:tc>
          <w:tcPr>
            <w:tcW w:w="1966" w:type="dxa"/>
            <w:shd w:val="clear" w:color="auto" w:fill="auto"/>
            <w:vAlign w:val="bottom"/>
          </w:tcPr>
          <w:p w14:paraId="1BE90935" w14:textId="77777777" w:rsidR="00E80BCD" w:rsidRPr="001D635E" w:rsidRDefault="00E80BCD" w:rsidP="001D635E">
            <w:pPr>
              <w:spacing w:line="240" w:lineRule="auto"/>
              <w:jc w:val="center"/>
              <w:rPr>
                <w:iCs/>
                <w:color w:val="000000"/>
                <w:sz w:val="24"/>
                <w:szCs w:val="24"/>
              </w:rPr>
            </w:pPr>
            <w:r w:rsidRPr="001D635E">
              <w:rPr>
                <w:iCs/>
                <w:color w:val="000000"/>
                <w:sz w:val="24"/>
                <w:szCs w:val="24"/>
              </w:rPr>
              <w:t>-50</w:t>
            </w:r>
          </w:p>
        </w:tc>
      </w:tr>
      <w:tr w:rsidR="00E80BCD" w:rsidRPr="001D635E" w14:paraId="08DA5C20" w14:textId="77777777" w:rsidTr="00BF422C">
        <w:tc>
          <w:tcPr>
            <w:tcW w:w="1217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FDF6E1F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14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9907374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75.3</w:t>
            </w:r>
          </w:p>
        </w:tc>
        <w:tc>
          <w:tcPr>
            <w:tcW w:w="1324" w:type="dxa"/>
            <w:tcBorders>
              <w:bottom w:val="single" w:sz="4" w:space="0" w:color="auto"/>
            </w:tcBorders>
            <w:shd w:val="clear" w:color="auto" w:fill="auto"/>
          </w:tcPr>
          <w:p w14:paraId="25A9FAF7" w14:textId="77777777" w:rsidR="00E80BCD" w:rsidRPr="001D635E" w:rsidRDefault="00E80BCD" w:rsidP="001D635E">
            <w:pPr>
              <w:spacing w:line="240" w:lineRule="auto"/>
              <w:jc w:val="center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97.6</w:t>
            </w:r>
          </w:p>
        </w:tc>
        <w:tc>
          <w:tcPr>
            <w:tcW w:w="1127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50D96B2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00</w:t>
            </w:r>
          </w:p>
        </w:tc>
        <w:tc>
          <w:tcPr>
            <w:tcW w:w="1113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55AF0A5" w14:textId="77777777" w:rsidR="00E80BCD" w:rsidRPr="001D635E" w:rsidRDefault="00E80BCD" w:rsidP="001D635E">
            <w:pPr>
              <w:spacing w:line="240" w:lineRule="auto"/>
              <w:rPr>
                <w:color w:val="000000"/>
                <w:sz w:val="24"/>
                <w:szCs w:val="24"/>
              </w:rPr>
            </w:pPr>
            <w:r w:rsidRPr="001D635E">
              <w:rPr>
                <w:color w:val="000000"/>
                <w:sz w:val="24"/>
                <w:szCs w:val="24"/>
              </w:rPr>
              <w:t>100</w:t>
            </w:r>
          </w:p>
        </w:tc>
        <w:tc>
          <w:tcPr>
            <w:tcW w:w="457" w:type="dxa"/>
            <w:tcBorders>
              <w:bottom w:val="single" w:sz="4" w:space="0" w:color="auto"/>
            </w:tcBorders>
            <w:shd w:val="clear" w:color="auto" w:fill="auto"/>
          </w:tcPr>
          <w:p w14:paraId="3CCEDCCF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232" w:type="dxa"/>
            <w:tcBorders>
              <w:bottom w:val="single" w:sz="4" w:space="0" w:color="auto"/>
            </w:tcBorders>
            <w:shd w:val="clear" w:color="auto" w:fill="auto"/>
          </w:tcPr>
          <w:p w14:paraId="66F9B635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  <w:tc>
          <w:tcPr>
            <w:tcW w:w="1966" w:type="dxa"/>
            <w:tcBorders>
              <w:bottom w:val="single" w:sz="4" w:space="0" w:color="auto"/>
            </w:tcBorders>
            <w:shd w:val="clear" w:color="auto" w:fill="auto"/>
          </w:tcPr>
          <w:p w14:paraId="14CFF443" w14:textId="77777777" w:rsidR="00E80BCD" w:rsidRPr="001D635E" w:rsidRDefault="00E80BCD" w:rsidP="001D635E">
            <w:pPr>
              <w:spacing w:line="240" w:lineRule="auto"/>
              <w:rPr>
                <w:sz w:val="24"/>
                <w:szCs w:val="24"/>
              </w:rPr>
            </w:pPr>
          </w:p>
        </w:tc>
      </w:tr>
    </w:tbl>
    <w:p w14:paraId="3C0CEA6D" w14:textId="77777777" w:rsidR="00E80BCD" w:rsidRPr="001D635E" w:rsidRDefault="00E80BCD" w:rsidP="001D635E">
      <w:pPr>
        <w:spacing w:line="240" w:lineRule="auto"/>
        <w:contextualSpacing/>
        <w:rPr>
          <w:sz w:val="24"/>
          <w:szCs w:val="24"/>
        </w:rPr>
      </w:pPr>
      <w:r w:rsidRPr="001D635E">
        <w:rPr>
          <w:sz w:val="24"/>
          <w:szCs w:val="24"/>
          <w:vertAlign w:val="superscript"/>
        </w:rPr>
        <w:t>1</w:t>
      </w:r>
      <w:r w:rsidRPr="001D635E">
        <w:rPr>
          <w:sz w:val="24"/>
          <w:szCs w:val="24"/>
        </w:rPr>
        <w:t>Values are means ± SEM of those calculated for each participant by the model (Supplemental Fig. 1)</w:t>
      </w:r>
    </w:p>
    <w:p w14:paraId="568A3748" w14:textId="77777777" w:rsidR="00E80BCD" w:rsidRPr="001D635E" w:rsidRDefault="00E80BCD" w:rsidP="001D635E">
      <w:pPr>
        <w:spacing w:line="240" w:lineRule="auto"/>
        <w:contextualSpacing/>
        <w:rPr>
          <w:color w:val="000000"/>
          <w:sz w:val="24"/>
          <w:szCs w:val="24"/>
        </w:rPr>
      </w:pPr>
      <w:r w:rsidRPr="001D635E">
        <w:rPr>
          <w:color w:val="000000"/>
          <w:sz w:val="24"/>
          <w:szCs w:val="24"/>
          <w:vertAlign w:val="superscript"/>
        </w:rPr>
        <w:t>2</w:t>
      </w:r>
      <w:r w:rsidRPr="001D635E">
        <w:rPr>
          <w:color w:val="000000"/>
          <w:sz w:val="24"/>
          <w:szCs w:val="24"/>
        </w:rPr>
        <w:t xml:space="preserve">To convert from g to mol multiply by 0.0127. </w:t>
      </w:r>
    </w:p>
    <w:p w14:paraId="0F779D46" w14:textId="77777777" w:rsidR="00E80BCD" w:rsidRPr="001D635E" w:rsidRDefault="00E80BCD" w:rsidP="001D635E">
      <w:pPr>
        <w:spacing w:line="240" w:lineRule="auto"/>
        <w:contextualSpacing/>
        <w:rPr>
          <w:color w:val="000000"/>
          <w:sz w:val="24"/>
          <w:szCs w:val="24"/>
        </w:rPr>
      </w:pPr>
      <w:r w:rsidRPr="001D635E">
        <w:rPr>
          <w:color w:val="000000"/>
          <w:sz w:val="24"/>
          <w:szCs w:val="24"/>
          <w:vertAlign w:val="superscript"/>
        </w:rPr>
        <w:t>3</w:t>
      </w:r>
      <w:r w:rsidRPr="001D635E">
        <w:rPr>
          <w:color w:val="000000"/>
          <w:sz w:val="24"/>
          <w:szCs w:val="24"/>
        </w:rPr>
        <w:t>The contribution was calculated as 100 X [diet Se (i.e., sum of Sel-exchangeable Se and Se-Met Se) excreted from each pool per d/total Se excreted in urine per d].</w:t>
      </w:r>
    </w:p>
    <w:p w14:paraId="7E10229A" w14:textId="3A860EC7" w:rsidR="00E80BCD" w:rsidRPr="001D635E" w:rsidRDefault="00E958E6" w:rsidP="001D635E">
      <w:pPr>
        <w:widowControl/>
        <w:autoSpaceDE/>
        <w:autoSpaceDN/>
        <w:adjustRightInd/>
        <w:spacing w:after="160" w:afterAutospacing="0" w:line="240" w:lineRule="auto"/>
        <w:contextualSpacing/>
        <w:rPr>
          <w:sz w:val="24"/>
          <w:szCs w:val="24"/>
        </w:rPr>
      </w:pPr>
      <w:r w:rsidRPr="001D635E">
        <w:rPr>
          <w:color w:val="000000"/>
          <w:sz w:val="24"/>
          <w:szCs w:val="24"/>
          <w:vertAlign w:val="superscript"/>
        </w:rPr>
        <w:t>4</w:t>
      </w:r>
      <w:r w:rsidR="00E80BCD" w:rsidRPr="001D635E">
        <w:rPr>
          <w:color w:val="000000"/>
          <w:sz w:val="24"/>
          <w:szCs w:val="24"/>
        </w:rPr>
        <w:t xml:space="preserve">*Different from PK1, P &lt;0.05.  ** Different from PK1, P ≤ 0.01.  </w:t>
      </w:r>
      <w:r w:rsidR="00E80BCD" w:rsidRPr="001D635E">
        <w:rPr>
          <w:sz w:val="24"/>
          <w:szCs w:val="24"/>
        </w:rPr>
        <w:t>No significant differences in % change from source occurred between genders in PK2.</w:t>
      </w:r>
      <w:r w:rsidR="00E80BCD" w:rsidRPr="001D635E">
        <w:rPr>
          <w:sz w:val="24"/>
          <w:szCs w:val="24"/>
        </w:rPr>
        <w:br w:type="page"/>
      </w:r>
    </w:p>
    <w:p w14:paraId="711CC200" w14:textId="77777777" w:rsidR="002F0B68" w:rsidRPr="001D635E" w:rsidRDefault="002F0B68" w:rsidP="00961758">
      <w:pPr>
        <w:spacing w:line="240" w:lineRule="auto"/>
        <w:rPr>
          <w:sz w:val="24"/>
          <w:szCs w:val="24"/>
        </w:rPr>
        <w:sectPr w:rsidR="002F0B68" w:rsidRPr="001D635E" w:rsidSect="00193958">
          <w:head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C4EAD87" w14:textId="48121C46" w:rsidR="00B51157" w:rsidRDefault="00DD03C2" w:rsidP="00720B93">
      <w:pPr>
        <w:spacing w:line="240" w:lineRule="auto"/>
        <w:rPr>
          <w:sz w:val="24"/>
          <w:szCs w:val="24"/>
        </w:rPr>
      </w:pPr>
      <w:r w:rsidRPr="006E7A43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2AB6DB97" wp14:editId="4D7A4D89">
                <wp:simplePos x="0" y="0"/>
                <wp:positionH relativeFrom="column">
                  <wp:posOffset>-196850</wp:posOffset>
                </wp:positionH>
                <wp:positionV relativeFrom="paragraph">
                  <wp:posOffset>4067312</wp:posOffset>
                </wp:positionV>
                <wp:extent cx="781050" cy="317500"/>
                <wp:effectExtent l="0" t="0" r="0" b="6350"/>
                <wp:wrapNone/>
                <wp:docPr id="8496" name="TextBox 3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81050" cy="3175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B877240" w14:textId="6E84C062" w:rsidR="009539C5" w:rsidRDefault="009539C5" w:rsidP="00DD03C2">
                            <w:pPr>
                              <w:pStyle w:val="NormalWeb"/>
                              <w:spacing w:before="0" w:beforeAutospacing="0" w:after="0" w:afterAutospacing="0"/>
                              <w:textAlignment w:val="baseline"/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  <w:szCs w:val="22"/>
                              </w:rPr>
                              <w:t>Tissue-1</w:t>
                            </w:r>
                          </w:p>
                        </w:txbxContent>
                      </wps:txbx>
                      <wps:bodyPr wrap="square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AB6DB97" id="_x0000_t202" coordsize="21600,21600" o:spt="202" path="m,l,21600r21600,l21600,xe">
                <v:stroke joinstyle="miter"/>
                <v:path gradientshapeok="t" o:connecttype="rect"/>
              </v:shapetype>
              <v:shape id="TextBox 389" o:spid="_x0000_s1026" type="#_x0000_t202" style="position:absolute;margin-left:-15.5pt;margin-top:320.25pt;width:61.5pt;height:2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" filled="f" stroked="f">
                <v:textbox>
                  <w:txbxContent>
                    <w:p w14:paraId="2B877240" w14:textId="6E84C062" w:rsidR="009539C5" w:rsidRDefault="009539C5" w:rsidP="00DD03C2">
                      <w:pPr>
                        <w:pStyle w:val="NormalWeb"/>
                        <w:spacing w:before="0" w:beforeAutospacing="0" w:after="0" w:afterAutospacing="0"/>
                        <w:textAlignment w:val="baseline"/>
                      </w:pPr>
                      <w:r>
                        <w:rPr>
                          <w:rFonts w:ascii="Arial" w:hAnsi="Arial" w:cs="Arial"/>
                          <w:color w:val="000000" w:themeColor="text1"/>
                          <w:kern w:val="24"/>
                          <w:szCs w:val="22"/>
                        </w:rPr>
                        <w:t>Tissue-1</w:t>
                      </w:r>
                    </w:p>
                  </w:txbxContent>
                </v:textbox>
              </v:shape>
            </w:pict>
          </mc:Fallback>
        </mc:AlternateContent>
      </w:r>
      <w:r w:rsidRPr="008C65C1"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5A9DE1A7" wp14:editId="50B227B1">
                <wp:simplePos x="0" y="0"/>
                <wp:positionH relativeFrom="margin">
                  <wp:posOffset>-76200</wp:posOffset>
                </wp:positionH>
                <wp:positionV relativeFrom="page">
                  <wp:posOffset>4514850</wp:posOffset>
                </wp:positionV>
                <wp:extent cx="753745" cy="412750"/>
                <wp:effectExtent l="0" t="0" r="0" b="6350"/>
                <wp:wrapNone/>
                <wp:docPr id="8217" name="TextBox 8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3745" cy="4127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DC66955" w14:textId="77777777" w:rsidR="009539C5" w:rsidRDefault="009539C5" w:rsidP="00DD03C2">
                            <w:pPr>
                              <w:pStyle w:val="NormalWeb"/>
                              <w:spacing w:before="0" w:beforeAutospacing="0" w:after="0" w:afterAutospacing="0" w:line="240" w:lineRule="auto"/>
                              <w:textAlignment w:val="baseline"/>
                              <w:rPr>
                                <w:sz w:val="24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</w:rPr>
                              <w:t>Plasma</w:t>
                            </w:r>
                          </w:p>
                          <w:p w14:paraId="1FC3B7AD" w14:textId="77777777" w:rsidR="009539C5" w:rsidRDefault="009539C5" w:rsidP="00DD03C2">
                            <w:pPr>
                              <w:pStyle w:val="NormalWeb"/>
                              <w:spacing w:before="0" w:beforeAutospacing="0" w:after="0" w:afterAutospacing="0" w:line="240" w:lineRule="auto"/>
                              <w:textAlignment w:val="baseline"/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</w:rPr>
                              <w:t xml:space="preserve"> (Pl)</w:t>
                            </w:r>
                          </w:p>
                        </w:txbxContent>
                      </wps:txbx>
                      <wps:bodyPr wrap="square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A9DE1A7" id="TextBox 83" o:spid="_x0000_s1027" type="#_x0000_t202" style="position:absolute;margin-left:-6pt;margin-top:355.5pt;width:59.35pt;height:32.5pt;z-index:25168076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" filled="f" stroked="f">
                <v:textbox style="mso-fit-shape-to-text:t">
                  <w:txbxContent>
                    <w:p w14:paraId="5DC66955" w14:textId="77777777" w:rsidR="009539C5" w:rsidRDefault="009539C5" w:rsidP="00DD03C2">
                      <w:pPr>
                        <w:pStyle w:val="NormalWeb"/>
                        <w:spacing w:before="0" w:beforeAutospacing="0" w:after="0" w:afterAutospacing="0" w:line="240" w:lineRule="auto"/>
                        <w:textAlignment w:val="baseline"/>
                        <w:rPr>
                          <w:sz w:val="24"/>
                        </w:rPr>
                      </w:pPr>
                      <w:r>
                        <w:rPr>
                          <w:rFonts w:ascii="Arial" w:hAnsi="Arial" w:cs="Arial"/>
                          <w:color w:val="000000" w:themeColor="text1"/>
                          <w:kern w:val="24"/>
                        </w:rPr>
                        <w:t>Plasma</w:t>
                      </w:r>
                    </w:p>
                    <w:p w14:paraId="1FC3B7AD" w14:textId="77777777" w:rsidR="009539C5" w:rsidRDefault="009539C5" w:rsidP="00DD03C2">
                      <w:pPr>
                        <w:pStyle w:val="NormalWeb"/>
                        <w:spacing w:before="0" w:beforeAutospacing="0" w:after="0" w:afterAutospacing="0" w:line="240" w:lineRule="auto"/>
                        <w:textAlignment w:val="baseline"/>
                      </w:pPr>
                      <w:r>
                        <w:rPr>
                          <w:rFonts w:ascii="Arial" w:hAnsi="Arial" w:cs="Arial"/>
                          <w:color w:val="000000" w:themeColor="text1"/>
                          <w:kern w:val="24"/>
                        </w:rPr>
                        <w:t xml:space="preserve"> (Pl)</w:t>
                      </w:r>
                    </w:p>
                  </w:txbxContent>
                </v:textbox>
                <w10:wrap anchorx="margin" anchory="page"/>
              </v:shape>
            </w:pict>
          </mc:Fallback>
        </mc:AlternateContent>
      </w:r>
      <w:r w:rsidRPr="00262719">
        <w:rPr>
          <w:noProof/>
        </w:rPr>
        <mc:AlternateContent>
          <mc:Choice Requires="wpg">
            <w:drawing>
              <wp:inline distT="0" distB="0" distL="0" distR="0" wp14:anchorId="3D3D7CB8" wp14:editId="071F95D0">
                <wp:extent cx="7556500" cy="5060950"/>
                <wp:effectExtent l="0" t="0" r="0" b="6350"/>
                <wp:docPr id="5395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556500" cy="5060950"/>
                          <a:chOff x="0" y="0"/>
                          <a:chExt cx="8427143" cy="6211262"/>
                        </a:xfrm>
                      </wpg:grpSpPr>
                      <wps:wsp>
                        <wps:cNvPr id="5396" name="Rectangle 5396"/>
                        <wps:cNvSpPr>
                          <a:spLocks noChangeArrowheads="1"/>
                        </wps:cNvSpPr>
                        <wps:spPr bwMode="auto">
                          <a:xfrm>
                            <a:off x="4375150" y="2743200"/>
                            <a:ext cx="1035050" cy="381000"/>
                          </a:xfrm>
                          <a:prstGeom prst="rect">
                            <a:avLst/>
                          </a:prstGeom>
                          <a:solidFill>
                            <a:schemeClr val="bg2">
                              <a:lumMod val="20000"/>
                              <a:lumOff val="80000"/>
                            </a:schemeClr>
                          </a:solidFill>
                          <a:ln w="9525" algn="ctr">
                            <a:solidFill>
                              <a:schemeClr val="tx1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wps:spPr>
                        <wps:bodyPr/>
                      </wps:wsp>
                      <wps:wsp>
                        <wps:cNvPr id="5397" name="Rectangle 5397"/>
                        <wps:cNvSpPr/>
                        <wps:spPr bwMode="auto">
                          <a:xfrm>
                            <a:off x="2286000" y="2133600"/>
                            <a:ext cx="1182688" cy="457200"/>
                          </a:xfrm>
                          <a:prstGeom prst="rect">
                            <a:avLst/>
                          </a:prstGeom>
                          <a:solidFill>
                            <a:schemeClr val="bg2">
                              <a:lumMod val="20000"/>
                              <a:lumOff val="80000"/>
                            </a:schemeClr>
                          </a:solidFill>
                          <a:ln w="9525" cap="flat" cmpd="sng" algn="ctr">
                            <a:solidFill>
                              <a:schemeClr val="tx1"/>
                            </a:solidFill>
                            <a:prstDash val="dash"/>
                            <a:round/>
                            <a:headEnd type="none" w="med" len="med"/>
                            <a:tailEnd type="none" w="med" len="med"/>
                          </a:ln>
                          <a:effectLst/>
                        </wps:spPr>
                        <wps:bodyPr/>
                      </wps:wsp>
                      <wps:wsp>
                        <wps:cNvPr id="5398" name="Line 65"/>
                        <wps:cNvCnPr/>
                        <wps:spPr bwMode="auto">
                          <a:xfrm>
                            <a:off x="6761163" y="1447800"/>
                            <a:ext cx="935037" cy="685800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399" name="Line 67"/>
                        <wps:cNvCnPr/>
                        <wps:spPr bwMode="auto">
                          <a:xfrm flipH="1">
                            <a:off x="6172200" y="1447800"/>
                            <a:ext cx="546100" cy="319088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00" name="Line 130"/>
                        <wps:cNvCnPr/>
                        <wps:spPr bwMode="auto">
                          <a:xfrm flipH="1">
                            <a:off x="1828800" y="2590800"/>
                            <a:ext cx="609600" cy="914400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01" name="Line 131"/>
                        <wps:cNvCnPr/>
                        <wps:spPr bwMode="auto">
                          <a:xfrm flipH="1">
                            <a:off x="2819400" y="2590800"/>
                            <a:ext cx="46038" cy="914400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02" name="Line 132"/>
                        <wps:cNvCnPr/>
                        <wps:spPr bwMode="auto">
                          <a:xfrm>
                            <a:off x="3048000" y="2590800"/>
                            <a:ext cx="152400" cy="838200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03" name="Line 133"/>
                        <wps:cNvCnPr/>
                        <wps:spPr bwMode="auto">
                          <a:xfrm>
                            <a:off x="3124200" y="2590800"/>
                            <a:ext cx="609600" cy="914400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04" name="Line 140"/>
                        <wps:cNvCnPr/>
                        <wps:spPr bwMode="auto">
                          <a:xfrm flipH="1">
                            <a:off x="2286000" y="2590800"/>
                            <a:ext cx="381000" cy="914400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05" name="Line 168"/>
                        <wps:cNvCnPr/>
                        <wps:spPr bwMode="auto">
                          <a:xfrm>
                            <a:off x="3276600" y="2590800"/>
                            <a:ext cx="914400" cy="914400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06" name="Rectangle 5406"/>
                        <wps:cNvSpPr>
                          <a:spLocks noChangeArrowheads="1"/>
                        </wps:cNvSpPr>
                        <wps:spPr bwMode="auto">
                          <a:xfrm>
                            <a:off x="687809" y="4342606"/>
                            <a:ext cx="7524845" cy="462289"/>
                          </a:xfrm>
                          <a:prstGeom prst="rect">
                            <a:avLst/>
                          </a:prstGeom>
                          <a:solidFill>
                            <a:schemeClr val="bg2">
                              <a:lumMod val="20000"/>
                              <a:lumOff val="80000"/>
                            </a:schemeClr>
                          </a:solidFill>
                          <a:ln w="9525" algn="ctr">
                            <a:solidFill>
                              <a:schemeClr val="tx1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wps:spPr>
                        <wps:bodyPr/>
                      </wps:wsp>
                      <wps:wsp>
                        <wps:cNvPr id="5407" name="Rectangle 5407"/>
                        <wps:cNvSpPr>
                          <a:spLocks noChangeArrowheads="1"/>
                        </wps:cNvSpPr>
                        <wps:spPr bwMode="auto">
                          <a:xfrm>
                            <a:off x="582613" y="381652"/>
                            <a:ext cx="7086600" cy="519113"/>
                          </a:xfrm>
                          <a:prstGeom prst="rect">
                            <a:avLst/>
                          </a:prstGeom>
                          <a:solidFill>
                            <a:schemeClr val="bg2">
                              <a:lumMod val="20000"/>
                              <a:lumOff val="80000"/>
                            </a:schemeClr>
                          </a:solidFill>
                          <a:ln w="9525" algn="ctr">
                            <a:solidFill>
                              <a:schemeClr val="tx1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wps:spPr>
                        <wps:bodyPr/>
                      </wps:wsp>
                      <wps:wsp>
                        <wps:cNvPr id="8320" name="Rectangle 8320"/>
                        <wps:cNvSpPr>
                          <a:spLocks noChangeArrowheads="1"/>
                        </wps:cNvSpPr>
                        <wps:spPr bwMode="auto">
                          <a:xfrm>
                            <a:off x="5638800" y="2286000"/>
                            <a:ext cx="838200" cy="914400"/>
                          </a:xfrm>
                          <a:prstGeom prst="rect">
                            <a:avLst/>
                          </a:prstGeom>
                          <a:solidFill>
                            <a:schemeClr val="bg2">
                              <a:lumMod val="20000"/>
                              <a:lumOff val="80000"/>
                            </a:schemeClr>
                          </a:solidFill>
                          <a:ln w="9525" algn="ctr">
                            <a:solidFill>
                              <a:schemeClr val="tx1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wps:spPr>
                        <wps:bodyPr/>
                      </wps:wsp>
                      <wps:wsp>
                        <wps:cNvPr id="8321" name="Rectangle 8321"/>
                        <wps:cNvSpPr>
                          <a:spLocks noChangeArrowheads="1"/>
                        </wps:cNvSpPr>
                        <wps:spPr bwMode="auto">
                          <a:xfrm>
                            <a:off x="1981200" y="1600200"/>
                            <a:ext cx="4191000" cy="395288"/>
                          </a:xfrm>
                          <a:prstGeom prst="rect">
                            <a:avLst/>
                          </a:prstGeom>
                          <a:solidFill>
                            <a:schemeClr val="bg2">
                              <a:lumMod val="20000"/>
                              <a:lumOff val="80000"/>
                            </a:schemeClr>
                          </a:solidFill>
                          <a:ln w="9525" algn="ctr">
                            <a:solidFill>
                              <a:schemeClr val="tx1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wps:spPr>
                        <wps:bodyPr/>
                      </wps:wsp>
                      <wps:wsp>
                        <wps:cNvPr id="8322" name="TextBox 192"/>
                        <wps:cNvSpPr txBox="1">
                          <a:spLocks noChangeArrowheads="1"/>
                        </wps:cNvSpPr>
                        <wps:spPr bwMode="auto">
                          <a:xfrm>
                            <a:off x="2895522" y="0"/>
                            <a:ext cx="1885315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95E4FEF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Gastrointestinal tract (GI)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23" name="TextBox 384"/>
                        <wps:cNvSpPr txBox="1">
                          <a:spLocks noChangeArrowheads="1"/>
                        </wps:cNvSpPr>
                        <wps:spPr bwMode="auto">
                          <a:xfrm>
                            <a:off x="188340" y="1737240"/>
                            <a:ext cx="737423" cy="5296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22D78A4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 w:line="240" w:lineRule="auto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“Liver”, </w:t>
                              </w:r>
                            </w:p>
                            <w:p w14:paraId="7579E5DF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(Liv)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24" name="TextBox 385"/>
                        <wps:cNvSpPr txBox="1">
                          <a:spLocks noChangeArrowheads="1"/>
                        </wps:cNvSpPr>
                        <wps:spPr bwMode="auto">
                          <a:xfrm>
                            <a:off x="5638649" y="1981040"/>
                            <a:ext cx="685800" cy="3049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07481FD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RBC 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25" name="TextBox 386"/>
                        <wps:cNvSpPr txBox="1">
                          <a:spLocks noChangeArrowheads="1"/>
                        </wps:cNvSpPr>
                        <wps:spPr bwMode="auto">
                          <a:xfrm>
                            <a:off x="2285939" y="2223911"/>
                            <a:ext cx="12192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0ABA8FD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“Tissue-1”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26" name="TextBox 387"/>
                        <wps:cNvSpPr txBox="1">
                          <a:spLocks noChangeArrowheads="1"/>
                        </wps:cNvSpPr>
                        <wps:spPr bwMode="auto">
                          <a:xfrm>
                            <a:off x="7025486" y="2154238"/>
                            <a:ext cx="1240548" cy="398462"/>
                          </a:xfrm>
                          <a:prstGeom prst="rect">
                            <a:avLst/>
                          </a:prstGeom>
                          <a:solidFill>
                            <a:schemeClr val="bg2">
                              <a:lumMod val="20000"/>
                              <a:lumOff val="80000"/>
                            </a:schemeClr>
                          </a:solidFill>
                          <a:ln w="9525" algn="ctr">
                            <a:solidFill>
                              <a:schemeClr val="tx1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wps:spPr>
                        <wps:txbx>
                          <w:txbxContent>
                            <w:p w14:paraId="047EE933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“Lymphatics”</w:t>
                              </w:r>
                            </w:p>
                          </w:txbxContent>
                        </wps:txbx>
                        <wps:bodyPr/>
                      </wps:wsp>
                      <wps:wsp>
                        <wps:cNvPr id="8327" name="TextBox 388"/>
                        <wps:cNvSpPr txBox="1">
                          <a:spLocks noChangeArrowheads="1"/>
                        </wps:cNvSpPr>
                        <wps:spPr bwMode="auto">
                          <a:xfrm>
                            <a:off x="1144588" y="3505200"/>
                            <a:ext cx="3276600" cy="351612"/>
                          </a:xfrm>
                          <a:prstGeom prst="rect">
                            <a:avLst/>
                          </a:prstGeom>
                          <a:solidFill>
                            <a:schemeClr val="bg2">
                              <a:lumMod val="20000"/>
                              <a:lumOff val="80000"/>
                            </a:schemeClr>
                          </a:solidFill>
                          <a:ln w="9525">
                            <a:solidFill>
                              <a:schemeClr val="tx1"/>
                            </a:solidFill>
                            <a:prstDash val="dash"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3C5039A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                     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28" name="TextBox 389"/>
                        <wps:cNvSpPr txBox="1">
                          <a:spLocks noChangeArrowheads="1"/>
                        </wps:cNvSpPr>
                        <wps:spPr bwMode="auto">
                          <a:xfrm>
                            <a:off x="745221" y="5377851"/>
                            <a:ext cx="7121525" cy="319584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/>
                            </a:solidFill>
                            <a:prstDash val="lgDash"/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txbx>
                          <w:txbxContent>
                            <w:p w14:paraId="0827D5A8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“Kidney”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29" name="TextBox 390"/>
                        <wps:cNvSpPr txBox="1">
                          <a:spLocks noChangeArrowheads="1"/>
                        </wps:cNvSpPr>
                        <wps:spPr bwMode="auto">
                          <a:xfrm>
                            <a:off x="7679048" y="670830"/>
                            <a:ext cx="705605" cy="3033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B3C5609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Feces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30" name="TextBox 389"/>
                        <wps:cNvSpPr txBox="1">
                          <a:spLocks noChangeArrowheads="1"/>
                        </wps:cNvSpPr>
                        <wps:spPr bwMode="auto">
                          <a:xfrm>
                            <a:off x="5516593" y="3657308"/>
                            <a:ext cx="669427" cy="31727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4BD8676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Urin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31" name="Straight Connector 8331"/>
                        <wps:cNvCnPr>
                          <a:cxnSpLocks noChangeShapeType="1"/>
                        </wps:cNvCnPr>
                        <wps:spPr bwMode="auto">
                          <a:xfrm flipH="1">
                            <a:off x="1576388" y="3505200"/>
                            <a:ext cx="3175" cy="379413"/>
                          </a:xfrm>
                          <a:prstGeom prst="line">
                            <a:avLst/>
                          </a:prstGeom>
                          <a:noFill/>
                          <a:ln w="9525" algn="ctr">
                            <a:solidFill>
                              <a:schemeClr val="tx1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332" name="TextBox 52"/>
                        <wps:cNvSpPr txBox="1">
                          <a:spLocks noChangeArrowheads="1"/>
                        </wps:cNvSpPr>
                        <wps:spPr bwMode="auto">
                          <a:xfrm>
                            <a:off x="1088995" y="3566828"/>
                            <a:ext cx="634365" cy="2793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5DC4BFD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7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h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33" name="TextBox 53"/>
                        <wps:cNvSpPr txBox="1">
                          <a:spLocks noChangeArrowheads="1"/>
                        </wps:cNvSpPr>
                        <wps:spPr bwMode="auto">
                          <a:xfrm>
                            <a:off x="1559862" y="3601751"/>
                            <a:ext cx="473118" cy="30032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F5BEAB2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4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h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34" name="TextBox 54"/>
                        <wps:cNvSpPr txBox="1">
                          <a:spLocks noChangeArrowheads="1"/>
                        </wps:cNvSpPr>
                        <wps:spPr bwMode="auto">
                          <a:xfrm>
                            <a:off x="2043057" y="3579528"/>
                            <a:ext cx="486449" cy="2987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4479AF0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9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h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35" name="TextBox 55"/>
                        <wps:cNvSpPr txBox="1">
                          <a:spLocks noChangeArrowheads="1"/>
                        </wps:cNvSpPr>
                        <wps:spPr bwMode="auto">
                          <a:xfrm>
                            <a:off x="2460330" y="3566828"/>
                            <a:ext cx="547982" cy="25506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A0FAECC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13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h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36" name="TextBox 57"/>
                        <wps:cNvSpPr txBox="1">
                          <a:spLocks noChangeArrowheads="1"/>
                        </wps:cNvSpPr>
                        <wps:spPr bwMode="auto">
                          <a:xfrm>
                            <a:off x="2958722" y="3566827"/>
                            <a:ext cx="945920" cy="28998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6B19823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19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h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37" name="TextBox 58"/>
                        <wps:cNvSpPr txBox="1">
                          <a:spLocks noChangeArrowheads="1"/>
                        </wps:cNvSpPr>
                        <wps:spPr bwMode="auto">
                          <a:xfrm>
                            <a:off x="3432058" y="3556858"/>
                            <a:ext cx="560429" cy="2893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62629E4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30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h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38" name="TextBox 60"/>
                        <wps:cNvSpPr txBox="1">
                          <a:spLocks noChangeArrowheads="1"/>
                        </wps:cNvSpPr>
                        <wps:spPr bwMode="auto">
                          <a:xfrm>
                            <a:off x="3886096" y="3601751"/>
                            <a:ext cx="620653" cy="2765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121EBFD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175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h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39" name="Rectangle 8339"/>
                        <wps:cNvSpPr>
                          <a:spLocks noChangeArrowheads="1"/>
                        </wps:cNvSpPr>
                        <wps:spPr bwMode="auto">
                          <a:xfrm>
                            <a:off x="3810000" y="2133600"/>
                            <a:ext cx="1179513" cy="428625"/>
                          </a:xfrm>
                          <a:prstGeom prst="rect">
                            <a:avLst/>
                          </a:prstGeom>
                          <a:solidFill>
                            <a:schemeClr val="bg2">
                              <a:lumMod val="20000"/>
                              <a:lumOff val="80000"/>
                            </a:schemeClr>
                          </a:solidFill>
                          <a:ln w="9525" algn="ctr">
                            <a:solidFill>
                              <a:schemeClr val="tx1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wps:spPr>
                        <wps:bodyPr/>
                      </wps:wsp>
                      <wps:wsp>
                        <wps:cNvPr id="8340" name="TextBox 386"/>
                        <wps:cNvSpPr txBox="1">
                          <a:spLocks noChangeArrowheads="1"/>
                        </wps:cNvSpPr>
                        <wps:spPr bwMode="auto">
                          <a:xfrm>
                            <a:off x="3774974" y="2176290"/>
                            <a:ext cx="1254125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D6732C8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“Tissue-2”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41" name="TextBox 386"/>
                        <wps:cNvSpPr txBox="1">
                          <a:spLocks noChangeArrowheads="1"/>
                        </wps:cNvSpPr>
                        <wps:spPr bwMode="auto">
                          <a:xfrm>
                            <a:off x="4267086" y="2819176"/>
                            <a:ext cx="13716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B1415BF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“Tissue-3”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42" name="Rectangle 8342"/>
                        <wps:cNvSpPr>
                          <a:spLocks noChangeArrowheads="1"/>
                        </wps:cNvSpPr>
                        <wps:spPr bwMode="auto">
                          <a:xfrm>
                            <a:off x="5859463" y="1133475"/>
                            <a:ext cx="1803400" cy="304800"/>
                          </a:xfrm>
                          <a:prstGeom prst="rect">
                            <a:avLst/>
                          </a:prstGeom>
                          <a:solidFill>
                            <a:schemeClr val="bg2">
                              <a:lumMod val="20000"/>
                              <a:lumOff val="80000"/>
                            </a:schemeClr>
                          </a:solidFill>
                          <a:ln w="9525" algn="ctr">
                            <a:solidFill>
                              <a:schemeClr val="tx1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wps:spPr>
                        <wps:txbx>
                          <w:txbxContent>
                            <w:p w14:paraId="3C931A3A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“Enterocytes”</w:t>
                              </w:r>
                            </w:p>
                          </w:txbxContent>
                        </wps:txbx>
                        <wps:bodyPr/>
                      </wps:wsp>
                      <wps:wsp>
                        <wps:cNvPr id="8343" name="Straight Arrow Connector 8343"/>
                        <wps:cNvCnPr/>
                        <wps:spPr bwMode="auto">
                          <a:xfrm>
                            <a:off x="7679254" y="642308"/>
                            <a:ext cx="533400" cy="1588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44" name="Straight Arrow Connector 8344"/>
                        <wps:cNvCnPr>
                          <a:endCxn id="8368" idx="1"/>
                        </wps:cNvCnPr>
                        <wps:spPr bwMode="auto">
                          <a:xfrm>
                            <a:off x="457200" y="685801"/>
                            <a:ext cx="533373" cy="251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45" name="Straight Arrow Connector 8345"/>
                        <wps:cNvCnPr>
                          <a:stCxn id="8326" idx="2"/>
                        </wps:cNvCnPr>
                        <wps:spPr bwMode="auto">
                          <a:xfrm flipH="1">
                            <a:off x="7644991" y="2552701"/>
                            <a:ext cx="769" cy="1774825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46" name="Straight Arrow Connector 8346"/>
                        <wps:cNvCnPr/>
                        <wps:spPr bwMode="auto">
                          <a:xfrm>
                            <a:off x="6761163" y="1447800"/>
                            <a:ext cx="82550" cy="2897188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47" name="Straight Arrow Connector 8347"/>
                        <wps:cNvCnPr/>
                        <wps:spPr bwMode="auto">
                          <a:xfrm rot="5400000">
                            <a:off x="4023409" y="5114233"/>
                            <a:ext cx="609600" cy="4226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49" name="Straight Arrow Connector 8349"/>
                        <wps:cNvCnPr/>
                        <wps:spPr bwMode="auto">
                          <a:xfrm flipH="1">
                            <a:off x="685800" y="1979613"/>
                            <a:ext cx="1295400" cy="2363787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50" name="Straight Arrow Connector 8350"/>
                        <wps:cNvCnPr/>
                        <wps:spPr bwMode="auto">
                          <a:xfrm>
                            <a:off x="685800" y="703263"/>
                            <a:ext cx="655638" cy="2801937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51" name="Straight Arrow Connector 8351"/>
                        <wps:cNvCnPr/>
                        <wps:spPr bwMode="auto">
                          <a:xfrm flipH="1" flipV="1">
                            <a:off x="1769611" y="1487770"/>
                            <a:ext cx="215900" cy="359404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52" name="Straight Arrow Connector 8352"/>
                        <wps:cNvCnPr/>
                        <wps:spPr bwMode="auto">
                          <a:xfrm>
                            <a:off x="2058988" y="2014538"/>
                            <a:ext cx="227012" cy="195262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53" name="Straight Arrow Connector 8353"/>
                        <wps:cNvCnPr>
                          <a:stCxn id="8325" idx="3"/>
                        </wps:cNvCnPr>
                        <wps:spPr bwMode="auto">
                          <a:xfrm flipV="1">
                            <a:off x="3505200" y="2362200"/>
                            <a:ext cx="304800" cy="388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54" name="Straight Arrow Connector 8354"/>
                        <wps:cNvCnPr/>
                        <wps:spPr bwMode="auto">
                          <a:xfrm rot="16200000" flipV="1">
                            <a:off x="3581400" y="3124200"/>
                            <a:ext cx="1752600" cy="685800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55" name="Straight Arrow Connector 8355"/>
                        <wps:cNvCnPr/>
                        <wps:spPr bwMode="auto">
                          <a:xfrm rot="16200000" flipH="1">
                            <a:off x="4800600" y="3429000"/>
                            <a:ext cx="1143000" cy="685800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56" name="Straight Arrow Connector 8356"/>
                        <wps:cNvCnPr/>
                        <wps:spPr bwMode="auto">
                          <a:xfrm>
                            <a:off x="5181600" y="3124200"/>
                            <a:ext cx="609600" cy="533400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57" name="Straight Arrow Connector 8357"/>
                        <wps:cNvCnPr/>
                        <wps:spPr bwMode="auto">
                          <a:xfrm flipH="1">
                            <a:off x="6227763" y="3762375"/>
                            <a:ext cx="396875" cy="7938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58" name="Straight Arrow Connector 8358"/>
                        <wps:cNvCnPr/>
                        <wps:spPr bwMode="auto">
                          <a:xfrm rot="16200000" flipH="1">
                            <a:off x="4493418" y="2593182"/>
                            <a:ext cx="195263" cy="38100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59" name="TextBox 390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22669"/>
                            <a:ext cx="1039495" cy="39641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261F4BD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Ingestion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60" name="Straight Connector 8360"/>
                        <wps:cNvCnPr/>
                        <wps:spPr>
                          <a:xfrm flipH="1">
                            <a:off x="1795463" y="409575"/>
                            <a:ext cx="3175" cy="47625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61" name="Straight Connector 8361"/>
                        <wps:cNvCnPr/>
                        <wps:spPr>
                          <a:xfrm>
                            <a:off x="3351213" y="395287"/>
                            <a:ext cx="0" cy="519113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62" name="Straight Connector 8362"/>
                        <wps:cNvCnPr/>
                        <wps:spPr>
                          <a:xfrm flipH="1">
                            <a:off x="2590800" y="381000"/>
                            <a:ext cx="1588" cy="519113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63" name="Straight Connector 8363"/>
                        <wps:cNvCnPr/>
                        <wps:spPr>
                          <a:xfrm>
                            <a:off x="4114800" y="407660"/>
                            <a:ext cx="0" cy="52705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64" name="Straight Connector 8364"/>
                        <wps:cNvCnPr/>
                        <wps:spPr>
                          <a:xfrm>
                            <a:off x="4957763" y="400680"/>
                            <a:ext cx="0" cy="52705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65" name="Straight Connector 8365"/>
                        <wps:cNvCnPr/>
                        <wps:spPr>
                          <a:xfrm>
                            <a:off x="5719296" y="387350"/>
                            <a:ext cx="0" cy="52705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66" name="Straight Connector 8366"/>
                        <wps:cNvCnPr/>
                        <wps:spPr>
                          <a:xfrm>
                            <a:off x="6919353" y="409575"/>
                            <a:ext cx="0" cy="50482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67" name="TextBox 101"/>
                        <wps:cNvSpPr txBox="1">
                          <a:spLocks noChangeArrowheads="1"/>
                        </wps:cNvSpPr>
                        <wps:spPr bwMode="auto">
                          <a:xfrm>
                            <a:off x="1904949" y="533358"/>
                            <a:ext cx="624556" cy="29267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2F6F66A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GI-2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68" name="TextBox 115"/>
                        <wps:cNvSpPr txBox="1">
                          <a:spLocks noChangeArrowheads="1"/>
                        </wps:cNvSpPr>
                        <wps:spPr bwMode="auto">
                          <a:xfrm>
                            <a:off x="990573" y="533357"/>
                            <a:ext cx="632129" cy="30538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7580ECF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GI-1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69" name="TextBox 116"/>
                        <wps:cNvSpPr txBox="1">
                          <a:spLocks noChangeArrowheads="1"/>
                        </wps:cNvSpPr>
                        <wps:spPr bwMode="auto">
                          <a:xfrm>
                            <a:off x="4222231" y="553282"/>
                            <a:ext cx="578368" cy="29302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83CEDEC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GI-5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70" name="TextBox 118"/>
                        <wps:cNvSpPr txBox="1">
                          <a:spLocks noChangeArrowheads="1"/>
                        </wps:cNvSpPr>
                        <wps:spPr bwMode="auto">
                          <a:xfrm>
                            <a:off x="2743126" y="533358"/>
                            <a:ext cx="535062" cy="32860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4803E96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GI-3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71" name="TextBox 121"/>
                        <wps:cNvSpPr txBox="1">
                          <a:spLocks noChangeArrowheads="1"/>
                        </wps:cNvSpPr>
                        <wps:spPr bwMode="auto">
                          <a:xfrm>
                            <a:off x="5144949" y="559330"/>
                            <a:ext cx="602689" cy="3264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6EE081C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GI-6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72" name="TextBox 122"/>
                        <wps:cNvSpPr txBox="1">
                          <a:spLocks noChangeArrowheads="1"/>
                        </wps:cNvSpPr>
                        <wps:spPr bwMode="auto">
                          <a:xfrm>
                            <a:off x="3432058" y="511762"/>
                            <a:ext cx="635066" cy="35020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4BA11AF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GI-4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73" name="TextBox 124"/>
                        <wps:cNvSpPr txBox="1">
                          <a:spLocks noChangeArrowheads="1"/>
                        </wps:cNvSpPr>
                        <wps:spPr bwMode="auto">
                          <a:xfrm>
                            <a:off x="5978132" y="401605"/>
                            <a:ext cx="614949" cy="3016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14535A0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62 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h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74" name="TextBox 125"/>
                        <wps:cNvSpPr txBox="1">
                          <a:spLocks noChangeArrowheads="1"/>
                        </wps:cNvSpPr>
                        <wps:spPr bwMode="auto">
                          <a:xfrm>
                            <a:off x="6003531" y="673044"/>
                            <a:ext cx="596968" cy="32060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72706CE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26 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h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75" name="TextBox 126"/>
                        <wps:cNvSpPr txBox="1">
                          <a:spLocks noChangeArrowheads="1"/>
                        </wps:cNvSpPr>
                        <wps:spPr bwMode="auto">
                          <a:xfrm>
                            <a:off x="6944239" y="553283"/>
                            <a:ext cx="700751" cy="3086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F3CD1D9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Colon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76" name="Straight Connector 8376"/>
                        <wps:cNvCnPr/>
                        <wps:spPr>
                          <a:xfrm flipV="1">
                            <a:off x="5722378" y="653723"/>
                            <a:ext cx="1196975" cy="17462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77" name="Straight Connector 8377"/>
                        <wps:cNvCnPr/>
                        <wps:spPr>
                          <a:xfrm>
                            <a:off x="1144588" y="4344988"/>
                            <a:ext cx="0" cy="484092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78" name="Straight Connector 8378"/>
                        <wps:cNvCnPr/>
                        <wps:spPr>
                          <a:xfrm>
                            <a:off x="1677988" y="4344988"/>
                            <a:ext cx="0" cy="466557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79" name="TextBox 149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6301978" y="4546667"/>
                            <a:ext cx="563880" cy="37480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B4B3078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Pl-1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80" name="TextBox 150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7005314" y="4538195"/>
                            <a:ext cx="70485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E8F661B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Pl-2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81" name="TextBox 151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700807" y="4546665"/>
                            <a:ext cx="550401" cy="3514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E4CCCB0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Pl-3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82" name="TextBox 153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1251209" y="4546667"/>
                            <a:ext cx="53848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3553C3A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Pl-4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83" name="TextBox 154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1740846" y="4546667"/>
                            <a:ext cx="567376" cy="35142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7F45112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Pl-5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84" name="TextBox 155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2287379" y="4546665"/>
                            <a:ext cx="507448" cy="3280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2D6C467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Pl-6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85" name="TextBox 157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2794826" y="4546667"/>
                            <a:ext cx="557973" cy="4419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4398B58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Pl-7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86" name="TextBox 158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3404304" y="4546665"/>
                            <a:ext cx="533400" cy="37480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EA38655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Pl-8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87" name="TextBox 159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4172864" y="4546667"/>
                            <a:ext cx="563880" cy="35142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2656324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Pl-9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88" name="TextBox 160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5003457" y="4546667"/>
                            <a:ext cx="654239" cy="38649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6992415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Pl-10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89" name="TextBox 161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5637553" y="4546667"/>
                            <a:ext cx="675323" cy="4098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C0A28D2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Pl-11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90" name="TextBox 83"/>
                        <wps:cNvSpPr txBox="1">
                          <a:spLocks noChangeArrowheads="1"/>
                        </wps:cNvSpPr>
                        <wps:spPr bwMode="auto">
                          <a:xfrm>
                            <a:off x="279023" y="3325772"/>
                            <a:ext cx="790310" cy="49770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CCCEF69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Delay </w:t>
                              </w:r>
                            </w:p>
                            <w:p w14:paraId="1D0950EF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times, 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h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91" name="Straight Connector 8391"/>
                        <wps:cNvCnPr/>
                        <wps:spPr>
                          <a:xfrm flipH="1">
                            <a:off x="4678363" y="1585913"/>
                            <a:ext cx="9525" cy="40957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92" name="Straight Connector 8392"/>
                        <wps:cNvCnPr/>
                        <wps:spPr>
                          <a:xfrm flipH="1">
                            <a:off x="3276600" y="1608138"/>
                            <a:ext cx="1588" cy="373062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93" name="TextBox 174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4962460" y="1701386"/>
                            <a:ext cx="986155" cy="3844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972A6BC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Liv-1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94" name="TextBox 176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2270064" y="1671800"/>
                            <a:ext cx="609600" cy="309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E733FD5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Liv-2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95" name="TextBox 177"/>
                        <wps:cNvSpPr txBox="1">
                          <a:spLocks noChangeArrowheads="1"/>
                        </wps:cNvSpPr>
                        <wps:spPr bwMode="auto">
                          <a:xfrm flipH="1">
                            <a:off x="3786086" y="1641343"/>
                            <a:ext cx="762000" cy="3398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664976E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2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h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396" name="Straight Arrow Connector 8396"/>
                        <wps:cNvCnPr/>
                        <wps:spPr>
                          <a:xfrm flipH="1">
                            <a:off x="1370013" y="3887788"/>
                            <a:ext cx="3175" cy="457200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97" name="Straight Arrow Connector 8397"/>
                        <wps:cNvCnPr/>
                        <wps:spPr>
                          <a:xfrm>
                            <a:off x="1865313" y="3895725"/>
                            <a:ext cx="0" cy="438150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98" name="Straight Arrow Connector 8398"/>
                        <wps:cNvCnPr>
                          <a:stCxn id="8334" idx="2"/>
                        </wps:cNvCnPr>
                        <wps:spPr>
                          <a:xfrm>
                            <a:off x="2286282" y="3878264"/>
                            <a:ext cx="115607" cy="455612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399" name="Straight Arrow Connector 8399"/>
                        <wps:cNvCnPr/>
                        <wps:spPr>
                          <a:xfrm rot="16200000" flipH="1">
                            <a:off x="2667794" y="4039394"/>
                            <a:ext cx="457200" cy="150812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00" name="Straight Arrow Connector 8400"/>
                        <wps:cNvCnPr/>
                        <wps:spPr>
                          <a:xfrm rot="16200000" flipH="1">
                            <a:off x="3237707" y="4077493"/>
                            <a:ext cx="381000" cy="150813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01" name="Straight Arrow Connector 8401"/>
                        <wps:cNvCnPr/>
                        <wps:spPr>
                          <a:xfrm rot="16200000" flipH="1">
                            <a:off x="3771900" y="4000500"/>
                            <a:ext cx="381000" cy="304800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02" name="Straight Arrow Connector 8402"/>
                        <wps:cNvCnPr/>
                        <wps:spPr>
                          <a:xfrm>
                            <a:off x="4344988" y="3884613"/>
                            <a:ext cx="1065212" cy="458787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03" name="Straight Arrow Connector 8403"/>
                        <wps:cNvCnPr/>
                        <wps:spPr bwMode="auto">
                          <a:xfrm rot="5400000">
                            <a:off x="594409" y="5114233"/>
                            <a:ext cx="609600" cy="4226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04" name="Straight Arrow Connector 8404"/>
                        <wps:cNvCnPr/>
                        <wps:spPr bwMode="auto">
                          <a:xfrm rot="5400000">
                            <a:off x="1127809" y="5114233"/>
                            <a:ext cx="609600" cy="4226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05" name="Straight Arrow Connector 8405"/>
                        <wps:cNvCnPr/>
                        <wps:spPr bwMode="auto">
                          <a:xfrm rot="5400000">
                            <a:off x="1737409" y="5114233"/>
                            <a:ext cx="609600" cy="4226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06" name="Straight Arrow Connector 8406"/>
                        <wps:cNvCnPr/>
                        <wps:spPr bwMode="auto">
                          <a:xfrm rot="5400000">
                            <a:off x="2194609" y="5114233"/>
                            <a:ext cx="609600" cy="4226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07" name="Straight Arrow Connector 8407"/>
                        <wps:cNvCnPr/>
                        <wps:spPr bwMode="auto">
                          <a:xfrm rot="5400000">
                            <a:off x="2651809" y="5114233"/>
                            <a:ext cx="609600" cy="4226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08" name="Straight Arrow Connector 8408"/>
                        <wps:cNvCnPr/>
                        <wps:spPr bwMode="auto">
                          <a:xfrm rot="5400000">
                            <a:off x="3413809" y="5114233"/>
                            <a:ext cx="609600" cy="4226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09" name="Straight Arrow Connector 8409"/>
                        <wps:cNvCnPr/>
                        <wps:spPr bwMode="auto">
                          <a:xfrm rot="5400000">
                            <a:off x="4709209" y="5114233"/>
                            <a:ext cx="609600" cy="4226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10" name="Straight Arrow Connector 8410"/>
                        <wps:cNvCnPr/>
                        <wps:spPr bwMode="auto">
                          <a:xfrm rot="5400000">
                            <a:off x="5547409" y="5114233"/>
                            <a:ext cx="609600" cy="4226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11" name="Straight Arrow Connector 8411"/>
                        <wps:cNvCnPr/>
                        <wps:spPr bwMode="auto">
                          <a:xfrm rot="5400000">
                            <a:off x="6385609" y="5114233"/>
                            <a:ext cx="609600" cy="4226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12" name="Straight Arrow Connector 8412"/>
                        <wps:cNvCnPr/>
                        <wps:spPr bwMode="auto">
                          <a:xfrm rot="5400000">
                            <a:off x="7223809" y="5114233"/>
                            <a:ext cx="609600" cy="4226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13" name="Straight Connector 8413"/>
                        <wps:cNvCnPr/>
                        <wps:spPr>
                          <a:xfrm>
                            <a:off x="5638800" y="2598738"/>
                            <a:ext cx="838200" cy="14287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14" name="Straight Arrow Connector 8414"/>
                        <wps:cNvCnPr>
                          <a:endCxn id="8342" idx="1"/>
                        </wps:cNvCnPr>
                        <wps:spPr bwMode="auto">
                          <a:xfrm>
                            <a:off x="5070475" y="1077913"/>
                            <a:ext cx="788988" cy="207962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15" name="Straight Arrow Connector 8415"/>
                        <wps:cNvCnPr/>
                        <wps:spPr bwMode="auto">
                          <a:xfrm rot="16200000" flipH="1">
                            <a:off x="857934" y="4809722"/>
                            <a:ext cx="330200" cy="333849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16" name="Straight Arrow Connector 8416"/>
                        <wps:cNvCnPr/>
                        <wps:spPr bwMode="auto">
                          <a:xfrm rot="16200000" flipH="1">
                            <a:off x="1391334" y="4809722"/>
                            <a:ext cx="330200" cy="333849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17" name="Straight Arrow Connector 8417"/>
                        <wps:cNvCnPr/>
                        <wps:spPr bwMode="auto">
                          <a:xfrm rot="16200000" flipH="1">
                            <a:off x="2000934" y="4809722"/>
                            <a:ext cx="330200" cy="333849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18" name="Straight Arrow Connector 8418"/>
                        <wps:cNvCnPr/>
                        <wps:spPr bwMode="auto">
                          <a:xfrm rot="16200000" flipH="1">
                            <a:off x="2458134" y="4809722"/>
                            <a:ext cx="330200" cy="333849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19" name="Straight Arrow Connector 8419"/>
                        <wps:cNvCnPr/>
                        <wps:spPr bwMode="auto">
                          <a:xfrm rot="16200000" flipH="1">
                            <a:off x="2915334" y="4809722"/>
                            <a:ext cx="330200" cy="333849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20" name="Straight Arrow Connector 8420"/>
                        <wps:cNvCnPr/>
                        <wps:spPr bwMode="auto">
                          <a:xfrm rot="16200000" flipH="1">
                            <a:off x="3677334" y="4809722"/>
                            <a:ext cx="330200" cy="333849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21" name="Straight Arrow Connector 8421"/>
                        <wps:cNvCnPr/>
                        <wps:spPr bwMode="auto">
                          <a:xfrm rot="16200000" flipH="1">
                            <a:off x="4286934" y="4809722"/>
                            <a:ext cx="330200" cy="333849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22" name="Straight Arrow Connector 8422"/>
                        <wps:cNvCnPr/>
                        <wps:spPr bwMode="auto">
                          <a:xfrm rot="16200000" flipH="1">
                            <a:off x="4972734" y="4809722"/>
                            <a:ext cx="330200" cy="333849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23" name="Straight Arrow Connector 8423"/>
                        <wps:cNvCnPr/>
                        <wps:spPr bwMode="auto">
                          <a:xfrm rot="16200000" flipH="1">
                            <a:off x="6649134" y="4809722"/>
                            <a:ext cx="330200" cy="333849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24" name="Straight Arrow Connector 8424"/>
                        <wps:cNvCnPr/>
                        <wps:spPr bwMode="auto">
                          <a:xfrm rot="16200000" flipH="1">
                            <a:off x="7487334" y="4809722"/>
                            <a:ext cx="330200" cy="333849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25" name="TextBox 389"/>
                        <wps:cNvSpPr txBox="1">
                          <a:spLocks noChangeArrowheads="1"/>
                        </wps:cNvSpPr>
                        <wps:spPr bwMode="auto">
                          <a:xfrm>
                            <a:off x="7831611" y="4996454"/>
                            <a:ext cx="595532" cy="3080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C125AFD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Liv-1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26" name="Straight Connector 8426"/>
                        <wps:cNvCnPr/>
                        <wps:spPr>
                          <a:xfrm flipV="1">
                            <a:off x="5638800" y="2906713"/>
                            <a:ext cx="855663" cy="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27" name="TextBox 385"/>
                        <wps:cNvSpPr txBox="1">
                          <a:spLocks noChangeArrowheads="1"/>
                        </wps:cNvSpPr>
                        <wps:spPr bwMode="auto">
                          <a:xfrm>
                            <a:off x="5676748" y="2274707"/>
                            <a:ext cx="8382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739517C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1908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h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28" name="TextBox 385"/>
                        <wps:cNvSpPr txBox="1">
                          <a:spLocks noChangeArrowheads="1"/>
                        </wps:cNvSpPr>
                        <wps:spPr bwMode="auto">
                          <a:xfrm>
                            <a:off x="5657698" y="2598531"/>
                            <a:ext cx="8001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CF7D704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RBC-1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29" name="TextBox 385"/>
                        <wps:cNvSpPr txBox="1">
                          <a:spLocks noChangeArrowheads="1"/>
                        </wps:cNvSpPr>
                        <wps:spPr bwMode="auto">
                          <a:xfrm>
                            <a:off x="5633887" y="2923942"/>
                            <a:ext cx="8001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B008D8B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RBC-2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30" name="Straight Arrow Connector 8430"/>
                        <wps:cNvCnPr/>
                        <wps:spPr bwMode="auto">
                          <a:xfrm>
                            <a:off x="4976813" y="2433638"/>
                            <a:ext cx="657225" cy="9525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31" name="TextBox 157"/>
                        <wps:cNvSpPr txBox="1">
                          <a:spLocks noChangeArrowheads="1"/>
                        </wps:cNvSpPr>
                        <wps:spPr bwMode="auto">
                          <a:xfrm>
                            <a:off x="6692522" y="4347817"/>
                            <a:ext cx="395166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F42E637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1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32" name="TextBox 158"/>
                        <wps:cNvSpPr txBox="1">
                          <a:spLocks noChangeArrowheads="1"/>
                        </wps:cNvSpPr>
                        <wps:spPr bwMode="auto">
                          <a:xfrm>
                            <a:off x="7398027" y="4333875"/>
                            <a:ext cx="923812" cy="4952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48681DA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 w:line="240" w:lineRule="auto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60,61,62    63,70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33" name="TextBox 159"/>
                        <wps:cNvSpPr txBox="1">
                          <a:spLocks noChangeArrowheads="1"/>
                        </wps:cNvSpPr>
                        <wps:spPr bwMode="auto">
                          <a:xfrm>
                            <a:off x="5868907" y="4316070"/>
                            <a:ext cx="490399" cy="29844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730790A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69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34" name="TextBox 160"/>
                        <wps:cNvSpPr txBox="1">
                          <a:spLocks noChangeArrowheads="1"/>
                        </wps:cNvSpPr>
                        <wps:spPr bwMode="auto">
                          <a:xfrm>
                            <a:off x="5208516" y="4327180"/>
                            <a:ext cx="485116" cy="2824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9A03D3D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38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35" name="TextBox 161"/>
                        <wps:cNvSpPr txBox="1">
                          <a:spLocks noChangeArrowheads="1"/>
                        </wps:cNvSpPr>
                        <wps:spPr bwMode="auto">
                          <a:xfrm>
                            <a:off x="4537319" y="4342914"/>
                            <a:ext cx="474576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35A275F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39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36" name="TextBox 165"/>
                        <wps:cNvSpPr txBox="1">
                          <a:spLocks noChangeArrowheads="1"/>
                        </wps:cNvSpPr>
                        <wps:spPr bwMode="auto">
                          <a:xfrm>
                            <a:off x="814377" y="4327181"/>
                            <a:ext cx="424909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4A55C06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23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37" name="TextBox 166"/>
                        <wps:cNvSpPr txBox="1">
                          <a:spLocks noChangeArrowheads="1"/>
                        </wps:cNvSpPr>
                        <wps:spPr bwMode="auto">
                          <a:xfrm>
                            <a:off x="1395394" y="4327181"/>
                            <a:ext cx="394294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6C83D54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24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38" name="TextBox 167"/>
                        <wps:cNvSpPr txBox="1">
                          <a:spLocks noChangeArrowheads="1"/>
                        </wps:cNvSpPr>
                        <wps:spPr bwMode="auto">
                          <a:xfrm>
                            <a:off x="1897037" y="4327181"/>
                            <a:ext cx="411185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AE58F9E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28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39" name="TextBox 168"/>
                        <wps:cNvSpPr txBox="1">
                          <a:spLocks noChangeArrowheads="1"/>
                        </wps:cNvSpPr>
                        <wps:spPr bwMode="auto">
                          <a:xfrm>
                            <a:off x="2424079" y="4327181"/>
                            <a:ext cx="44136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3C35A8A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34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40" name="TextBox 169"/>
                        <wps:cNvSpPr txBox="1">
                          <a:spLocks noChangeArrowheads="1"/>
                        </wps:cNvSpPr>
                        <wps:spPr bwMode="auto">
                          <a:xfrm>
                            <a:off x="3055896" y="4327180"/>
                            <a:ext cx="431841" cy="3098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8755E8A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66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41" name="TextBox 173"/>
                        <wps:cNvSpPr txBox="1">
                          <a:spLocks noChangeArrowheads="1"/>
                        </wps:cNvSpPr>
                        <wps:spPr bwMode="auto">
                          <a:xfrm>
                            <a:off x="3686124" y="4317657"/>
                            <a:ext cx="3810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9B89818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41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42" name="TextBox 174"/>
                        <wps:cNvSpPr txBox="1">
                          <a:spLocks noChangeArrowheads="1"/>
                        </wps:cNvSpPr>
                        <wps:spPr bwMode="auto">
                          <a:xfrm>
                            <a:off x="3151144" y="2100095"/>
                            <a:ext cx="425081" cy="29244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9AFA0E4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13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43" name="TextBox 175"/>
                        <wps:cNvSpPr txBox="1">
                          <a:spLocks noChangeArrowheads="1"/>
                        </wps:cNvSpPr>
                        <wps:spPr bwMode="auto">
                          <a:xfrm>
                            <a:off x="4678298" y="2085808"/>
                            <a:ext cx="439730" cy="3067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1BC324D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33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44" name="TextBox 176"/>
                        <wps:cNvSpPr txBox="1">
                          <a:spLocks noChangeArrowheads="1"/>
                        </wps:cNvSpPr>
                        <wps:spPr bwMode="auto">
                          <a:xfrm>
                            <a:off x="5063367" y="2704885"/>
                            <a:ext cx="407087" cy="3189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BE2AE56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29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45" name="TextBox 177"/>
                        <wps:cNvSpPr txBox="1">
                          <a:spLocks noChangeArrowheads="1"/>
                        </wps:cNvSpPr>
                        <wps:spPr bwMode="auto">
                          <a:xfrm>
                            <a:off x="6144815" y="2241372"/>
                            <a:ext cx="380994" cy="32085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246BE1C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64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46" name="TextBox 178"/>
                        <wps:cNvSpPr txBox="1">
                          <a:spLocks noChangeArrowheads="1"/>
                        </wps:cNvSpPr>
                        <wps:spPr bwMode="auto">
                          <a:xfrm>
                            <a:off x="6172114" y="2590593"/>
                            <a:ext cx="406723" cy="2746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EF7F9BC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37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47" name="TextBox 184"/>
                        <wps:cNvSpPr txBox="1">
                          <a:spLocks noChangeArrowheads="1"/>
                        </wps:cNvSpPr>
                        <wps:spPr bwMode="auto">
                          <a:xfrm>
                            <a:off x="6172114" y="2895370"/>
                            <a:ext cx="392560" cy="27650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A3478AA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31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48" name="TextBox 187"/>
                        <wps:cNvSpPr txBox="1">
                          <a:spLocks noChangeArrowheads="1"/>
                        </wps:cNvSpPr>
                        <wps:spPr bwMode="auto">
                          <a:xfrm>
                            <a:off x="7876548" y="2258371"/>
                            <a:ext cx="465617" cy="29432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A05E3A7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20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49" name="TextBox 189"/>
                        <wps:cNvSpPr txBox="1">
                          <a:spLocks noChangeArrowheads="1"/>
                        </wps:cNvSpPr>
                        <wps:spPr bwMode="auto">
                          <a:xfrm>
                            <a:off x="7413522" y="1077827"/>
                            <a:ext cx="353695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EFB6BF7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6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50" name="TextBox 190"/>
                        <wps:cNvSpPr txBox="1">
                          <a:spLocks noChangeArrowheads="1"/>
                        </wps:cNvSpPr>
                        <wps:spPr bwMode="auto">
                          <a:xfrm>
                            <a:off x="5698945" y="1600072"/>
                            <a:ext cx="445870" cy="3229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E69A497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22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51" name="TextBox 201"/>
                        <wps:cNvSpPr txBox="1">
                          <a:spLocks noChangeArrowheads="1"/>
                        </wps:cNvSpPr>
                        <wps:spPr bwMode="auto">
                          <a:xfrm>
                            <a:off x="4267086" y="1585787"/>
                            <a:ext cx="461697" cy="2787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5DC2819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27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52" name="TextBox 206"/>
                        <wps:cNvSpPr txBox="1">
                          <a:spLocks noChangeArrowheads="1"/>
                        </wps:cNvSpPr>
                        <wps:spPr bwMode="auto">
                          <a:xfrm>
                            <a:off x="2820988" y="1585787"/>
                            <a:ext cx="469541" cy="32225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9FB08A5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21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53" name="TextBox 212"/>
                        <wps:cNvSpPr txBox="1">
                          <a:spLocks noChangeArrowheads="1"/>
                        </wps:cNvSpPr>
                        <wps:spPr bwMode="auto">
                          <a:xfrm>
                            <a:off x="1538267" y="409542"/>
                            <a:ext cx="319405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E877950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3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54" name="TextBox 213"/>
                        <wps:cNvSpPr txBox="1">
                          <a:spLocks noChangeArrowheads="1"/>
                        </wps:cNvSpPr>
                        <wps:spPr bwMode="auto">
                          <a:xfrm>
                            <a:off x="2285968" y="380970"/>
                            <a:ext cx="3048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E459D98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4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55" name="TextBox 214"/>
                        <wps:cNvSpPr txBox="1">
                          <a:spLocks noChangeArrowheads="1"/>
                        </wps:cNvSpPr>
                        <wps:spPr bwMode="auto">
                          <a:xfrm>
                            <a:off x="3101548" y="361007"/>
                            <a:ext cx="2286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FBBBE83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5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56" name="TextBox 215"/>
                        <wps:cNvSpPr txBox="1">
                          <a:spLocks noChangeArrowheads="1"/>
                        </wps:cNvSpPr>
                        <wps:spPr bwMode="auto">
                          <a:xfrm>
                            <a:off x="3744078" y="361007"/>
                            <a:ext cx="4572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0888FD0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14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57" name="TextBox 216"/>
                        <wps:cNvSpPr txBox="1">
                          <a:spLocks noChangeArrowheads="1"/>
                        </wps:cNvSpPr>
                        <wps:spPr bwMode="auto">
                          <a:xfrm>
                            <a:off x="4537319" y="380970"/>
                            <a:ext cx="4572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20211CD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15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58" name="TextBox 217"/>
                        <wps:cNvSpPr txBox="1">
                          <a:spLocks noChangeArrowheads="1"/>
                        </wps:cNvSpPr>
                        <wps:spPr bwMode="auto">
                          <a:xfrm>
                            <a:off x="5411707" y="366683"/>
                            <a:ext cx="4572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471CD65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17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59" name="TextBox 218"/>
                        <wps:cNvSpPr txBox="1">
                          <a:spLocks noChangeArrowheads="1"/>
                        </wps:cNvSpPr>
                        <wps:spPr bwMode="auto">
                          <a:xfrm>
                            <a:off x="6548114" y="366683"/>
                            <a:ext cx="4572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CE1996B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18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60" name="TextBox 219"/>
                        <wps:cNvSpPr txBox="1">
                          <a:spLocks noChangeArrowheads="1"/>
                        </wps:cNvSpPr>
                        <wps:spPr bwMode="auto">
                          <a:xfrm>
                            <a:off x="6600500" y="595265"/>
                            <a:ext cx="294005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5C79621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9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61" name="Straight Arrow Connector 8461"/>
                        <wps:cNvCnPr>
                          <a:cxnSpLocks noChangeShapeType="1"/>
                        </wps:cNvCnPr>
                        <wps:spPr bwMode="auto">
                          <a:xfrm rot="10800000" flipV="1">
                            <a:off x="516621" y="4786325"/>
                            <a:ext cx="381000" cy="202844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62" name="Rectangle 8462"/>
                        <wps:cNvSpPr>
                          <a:spLocks noChangeArrowheads="1"/>
                        </wps:cNvSpPr>
                        <wps:spPr bwMode="auto">
                          <a:xfrm>
                            <a:off x="3945128" y="5921893"/>
                            <a:ext cx="783656" cy="28936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4D75E5D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Urine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63" name="Straight Arrow Connector 8463"/>
                        <wps:cNvCnPr/>
                        <wps:spPr bwMode="auto">
                          <a:xfrm rot="5400000">
                            <a:off x="4175789" y="5876862"/>
                            <a:ext cx="228600" cy="4226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64" name="Straight Arrow Connector 8464"/>
                        <wps:cNvCnPr/>
                        <wps:spPr bwMode="auto">
                          <a:xfrm flipH="1" flipV="1">
                            <a:off x="1371600" y="914400"/>
                            <a:ext cx="150813" cy="228600"/>
                          </a:xfrm>
                          <a:prstGeom prst="straightConnector1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  <a:headEnd type="none" w="med" len="med"/>
                            <a:tailEnd type="arrow"/>
                          </a:ln>
                        </wps:spPr>
                        <wps:style>
                          <a:lnRef idx="1">
                            <a:schemeClr val="accent6"/>
                          </a:lnRef>
                          <a:fillRef idx="0">
                            <a:schemeClr val="accent6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65" name="Rectangle 8465"/>
                        <wps:cNvSpPr/>
                        <wps:spPr>
                          <a:xfrm>
                            <a:off x="1447800" y="1143000"/>
                            <a:ext cx="1295400" cy="304800"/>
                          </a:xfrm>
                          <a:prstGeom prst="rect">
                            <a:avLst/>
                          </a:prstGeom>
                          <a:noFill/>
                          <a:ln w="9525" algn="ctr">
                            <a:solidFill>
                              <a:schemeClr val="tx1"/>
                            </a:solidFill>
                            <a:prstDash val="dash"/>
                            <a:round/>
                            <a:headEnd/>
                            <a:tailEnd/>
                          </a:ln>
                        </wps:spPr>
                        <wps:txbx>
                          <w:txbxContent>
                            <w:p w14:paraId="554BB853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color w:val="0D0D0D" w:themeColor="text1" w:themeTint="F2"/>
                                  <w:kern w:val="24"/>
                                </w:rPr>
                                <w:t>“Pancreas/bile”</w:t>
                              </w:r>
                            </w:p>
                          </w:txbxContent>
                        </wps:txbx>
                        <wps:bodyPr/>
                      </wps:wsp>
                      <wps:wsp>
                        <wps:cNvPr id="8466" name="Straight Connector 8466"/>
                        <wps:cNvCnPr/>
                        <wps:spPr>
                          <a:xfrm rot="5400000" flipH="1" flipV="1">
                            <a:off x="342900" y="571500"/>
                            <a:ext cx="228600" cy="0"/>
                          </a:xfrm>
                          <a:prstGeom prst="line">
                            <a:avLst/>
                          </a:prstGeom>
                          <a:ln w="28575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67" name="TextBox 218"/>
                        <wps:cNvSpPr txBox="1">
                          <a:spLocks noChangeArrowheads="1"/>
                        </wps:cNvSpPr>
                        <wps:spPr bwMode="auto">
                          <a:xfrm>
                            <a:off x="7303100" y="392957"/>
                            <a:ext cx="4572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4EB3E3D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19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68" name="TextBox 213"/>
                        <wps:cNvSpPr txBox="1">
                          <a:spLocks noChangeArrowheads="1"/>
                        </wps:cNvSpPr>
                        <wps:spPr bwMode="auto">
                          <a:xfrm>
                            <a:off x="2516187" y="1096936"/>
                            <a:ext cx="304800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FBF8E30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7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69" name="TextBox 158"/>
                        <wps:cNvSpPr txBox="1">
                          <a:spLocks noChangeArrowheads="1"/>
                        </wps:cNvSpPr>
                        <wps:spPr bwMode="auto">
                          <a:xfrm>
                            <a:off x="7336251" y="5380575"/>
                            <a:ext cx="498641" cy="2742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2BEB415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10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70" name="Straight Connector 8470"/>
                        <wps:cNvCnPr>
                          <a:cxnSpLocks noChangeShapeType="1"/>
                        </wps:cNvCnPr>
                        <wps:spPr bwMode="auto">
                          <a:xfrm>
                            <a:off x="2514600" y="3513138"/>
                            <a:ext cx="0" cy="360362"/>
                          </a:xfrm>
                          <a:prstGeom prst="line">
                            <a:avLst/>
                          </a:prstGeom>
                          <a:noFill/>
                          <a:ln w="9525" algn="ctr">
                            <a:solidFill>
                              <a:schemeClr val="tx1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471" name="Straight Connector 8471"/>
                        <wps:cNvCnPr>
                          <a:cxnSpLocks noChangeShapeType="1"/>
                        </wps:cNvCnPr>
                        <wps:spPr bwMode="auto">
                          <a:xfrm flipH="1">
                            <a:off x="3008313" y="3513138"/>
                            <a:ext cx="0" cy="382587"/>
                          </a:xfrm>
                          <a:prstGeom prst="line">
                            <a:avLst/>
                          </a:prstGeom>
                          <a:noFill/>
                          <a:ln w="9525" algn="ctr">
                            <a:solidFill>
                              <a:schemeClr val="tx1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472" name="Straight Connector 8472"/>
                        <wps:cNvCnPr>
                          <a:cxnSpLocks noChangeShapeType="1"/>
                        </wps:cNvCnPr>
                        <wps:spPr bwMode="auto">
                          <a:xfrm>
                            <a:off x="3487738" y="3494088"/>
                            <a:ext cx="0" cy="384175"/>
                          </a:xfrm>
                          <a:prstGeom prst="line">
                            <a:avLst/>
                          </a:prstGeom>
                          <a:noFill/>
                          <a:ln w="9525" algn="ctr">
                            <a:solidFill>
                              <a:schemeClr val="tx1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473" name="TextBox 165"/>
                        <wps:cNvSpPr txBox="1">
                          <a:spLocks noChangeArrowheads="1"/>
                        </wps:cNvSpPr>
                        <wps:spPr bwMode="auto">
                          <a:xfrm>
                            <a:off x="1232205" y="3452524"/>
                            <a:ext cx="415604" cy="29556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90F7200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25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74" name="TextBox 165"/>
                        <wps:cNvSpPr txBox="1">
                          <a:spLocks noChangeArrowheads="1"/>
                        </wps:cNvSpPr>
                        <wps:spPr bwMode="auto">
                          <a:xfrm>
                            <a:off x="1692510" y="3452524"/>
                            <a:ext cx="460305" cy="33502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0956B2D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32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75" name="TextBox 165"/>
                        <wps:cNvSpPr txBox="1">
                          <a:spLocks noChangeArrowheads="1"/>
                        </wps:cNvSpPr>
                        <wps:spPr bwMode="auto">
                          <a:xfrm>
                            <a:off x="2181143" y="3452524"/>
                            <a:ext cx="401689" cy="2804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F3D7CE1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36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76" name="TextBox 165"/>
                        <wps:cNvSpPr txBox="1">
                          <a:spLocks noChangeArrowheads="1"/>
                        </wps:cNvSpPr>
                        <wps:spPr bwMode="auto">
                          <a:xfrm>
                            <a:off x="2655613" y="3452524"/>
                            <a:ext cx="403463" cy="32722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4ECB448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65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77" name="TextBox 165"/>
                        <wps:cNvSpPr txBox="1">
                          <a:spLocks noChangeArrowheads="1"/>
                        </wps:cNvSpPr>
                        <wps:spPr bwMode="auto">
                          <a:xfrm>
                            <a:off x="3151144" y="3452524"/>
                            <a:ext cx="401638" cy="266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7CD0141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67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78" name="TextBox 165"/>
                        <wps:cNvSpPr txBox="1">
                          <a:spLocks noChangeArrowheads="1"/>
                        </wps:cNvSpPr>
                        <wps:spPr bwMode="auto">
                          <a:xfrm>
                            <a:off x="3562061" y="3452523"/>
                            <a:ext cx="466963" cy="30985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EB5DEF3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40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79" name="TextBox 165"/>
                        <wps:cNvSpPr txBox="1">
                          <a:spLocks noChangeArrowheads="1"/>
                        </wps:cNvSpPr>
                        <wps:spPr bwMode="auto">
                          <a:xfrm>
                            <a:off x="4029024" y="3452523"/>
                            <a:ext cx="461958" cy="30985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236DCEF" w14:textId="77777777" w:rsidR="009539C5" w:rsidRDefault="009539C5" w:rsidP="00DD03C2">
                              <w:pPr>
                                <w:pStyle w:val="NormalWeb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  <w:t>35</w:t>
                              </w:r>
                            </w:p>
                          </w:txbxContent>
                        </wps:txbx>
                        <wps:bodyPr wrap="square">
                          <a:noAutofit/>
                        </wps:bodyPr>
                      </wps:wsp>
                      <wps:wsp>
                        <wps:cNvPr id="8480" name="Straight Connector 8480"/>
                        <wps:cNvCnPr/>
                        <wps:spPr>
                          <a:xfrm flipH="1" flipV="1">
                            <a:off x="6624638" y="2705100"/>
                            <a:ext cx="0" cy="1042988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81" name="Straight Connector 8481"/>
                        <wps:cNvCnPr/>
                        <wps:spPr>
                          <a:xfrm flipH="1" flipV="1">
                            <a:off x="6477000" y="2705100"/>
                            <a:ext cx="147638" cy="4763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82" name="Straight Connector 8482"/>
                        <wps:cNvCnPr/>
                        <wps:spPr>
                          <a:xfrm>
                            <a:off x="2308225" y="900113"/>
                            <a:ext cx="0" cy="141287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83" name="Straight Connector 8483"/>
                        <wps:cNvCnPr/>
                        <wps:spPr>
                          <a:xfrm>
                            <a:off x="3048000" y="939800"/>
                            <a:ext cx="0" cy="127000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84" name="Straight Connector 8484"/>
                        <wps:cNvCnPr/>
                        <wps:spPr>
                          <a:xfrm>
                            <a:off x="1706563" y="914400"/>
                            <a:ext cx="0" cy="127000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85" name="Straight Connector 8485"/>
                        <wps:cNvCnPr/>
                        <wps:spPr>
                          <a:xfrm>
                            <a:off x="1706563" y="1041400"/>
                            <a:ext cx="3363912" cy="36513"/>
                          </a:xfrm>
                          <a:prstGeom prst="line">
                            <a:avLst/>
                          </a:prstGeom>
                          <a:ln w="1905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86" name="Straight Connector 8486"/>
                        <wps:cNvCnPr>
                          <a:cxnSpLocks noChangeShapeType="1"/>
                        </wps:cNvCnPr>
                        <wps:spPr bwMode="auto">
                          <a:xfrm>
                            <a:off x="3962400" y="3505200"/>
                            <a:ext cx="0" cy="385763"/>
                          </a:xfrm>
                          <a:prstGeom prst="line">
                            <a:avLst/>
                          </a:prstGeom>
                          <a:noFill/>
                          <a:ln w="9525" algn="ctr">
                            <a:solidFill>
                              <a:schemeClr val="tx1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487" name="Straight Connector 8487"/>
                        <wps:cNvCnPr>
                          <a:cxnSpLocks noChangeShapeType="1"/>
                        </wps:cNvCnPr>
                        <wps:spPr bwMode="auto">
                          <a:xfrm flipH="1">
                            <a:off x="2054225" y="3505200"/>
                            <a:ext cx="3175" cy="379413"/>
                          </a:xfrm>
                          <a:prstGeom prst="line">
                            <a:avLst/>
                          </a:prstGeom>
                          <a:noFill/>
                          <a:ln w="9525" algn="ctr">
                            <a:solidFill>
                              <a:schemeClr val="tx1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488" name="Straight Connector 8488"/>
                        <wps:cNvCnPr/>
                        <wps:spPr>
                          <a:xfrm>
                            <a:off x="2209801" y="4343400"/>
                            <a:ext cx="0" cy="468146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89" name="Straight Connector 8489"/>
                        <wps:cNvCnPr/>
                        <wps:spPr>
                          <a:xfrm>
                            <a:off x="2743201" y="4343400"/>
                            <a:ext cx="0" cy="468146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90" name="Straight Connector 8490"/>
                        <wps:cNvCnPr/>
                        <wps:spPr>
                          <a:xfrm>
                            <a:off x="3352801" y="4343400"/>
                            <a:ext cx="10975" cy="44292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91" name="Straight Connector 8491"/>
                        <wps:cNvCnPr/>
                        <wps:spPr>
                          <a:xfrm>
                            <a:off x="3963988" y="4343400"/>
                            <a:ext cx="0" cy="468146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92" name="Straight Connector 8492"/>
                        <wps:cNvCnPr/>
                        <wps:spPr>
                          <a:xfrm>
                            <a:off x="4953001" y="4343400"/>
                            <a:ext cx="4762" cy="461494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93" name="Straight Connector 8493"/>
                        <wps:cNvCnPr/>
                        <wps:spPr>
                          <a:xfrm>
                            <a:off x="5562601" y="4343400"/>
                            <a:ext cx="10644" cy="468146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94" name="Straight Connector 8494"/>
                        <wps:cNvCnPr/>
                        <wps:spPr>
                          <a:xfrm>
                            <a:off x="6216651" y="4343400"/>
                            <a:ext cx="11112" cy="468146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495" name="Straight Connector 8495"/>
                        <wps:cNvCnPr/>
                        <wps:spPr>
                          <a:xfrm>
                            <a:off x="7091363" y="4344988"/>
                            <a:ext cx="0" cy="466557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D3D7CB8" id="Group 1" o:spid="_x0000_s1028" style="width:595pt;height:398.5pt;mso-position-horizontal-relative:char;mso-position-vertical-relative:line" coordsize="84271,6211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">
                <v:rect id="Rectangle 5396" o:spid="_x0000_s1029" style="position:absolute;left:43751;top:27432;width:10351;height:38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" fillcolor="#faf9f9 [670]" strokecolor="black [3213]">
                  <v:stroke dashstyle="dash" joinstyle="round"/>
                </v:rect>
                <v:rect id="Rectangle 5397" o:spid="_x0000_s1030" style="position:absolute;left:22860;top:21336;width:11826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" fillcolor="#faf9f9 [670]" strokecolor="black [3213]">
                  <v:stroke dashstyle="dash" joinstyle="round"/>
                </v:rect>
                <v:line id="Line 65" o:spid="_x0000_s1031" style="position:absolute;visibility:visible;mso-wrap-style:square" from="67611,14478" to="76962,2133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" strokecolor="black [3213]" strokeweight="1.5pt">
                  <v:stroke endarrow="open" joinstyle="miter"/>
                </v:line>
                <v:line id="Line 67" o:spid="_x0000_s1032" style="position:absolute;flip:x;visibility:visible;mso-wrap-style:square" from="61722,14478" to="67183,176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" strokecolor="black [3213]" strokeweight="1.5pt">
                  <v:stroke endarrow="open" joinstyle="miter"/>
                </v:line>
                <v:line id="Line 130" o:spid="_x0000_s1033" style="position:absolute;flip:x;visibility:visible;mso-wrap-style:square" from="18288,25908" to="24384,3505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" strokecolor="black [3213]" strokeweight="1.5pt">
                  <v:stroke endarrow="open" joinstyle="miter"/>
                </v:line>
                <v:line id="Line 131" o:spid="_x0000_s1034" style="position:absolute;flip:x;visibility:visible;mso-wrap-style:square" from="28194,25908" to="28654,3505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" strokecolor="black [3213]" strokeweight="1.5pt">
                  <v:stroke endarrow="open" joinstyle="miter"/>
                </v:line>
                <v:line id="Line 132" o:spid="_x0000_s1035" style="position:absolute;visibility:visible;mso-wrap-style:square" from="30480,25908" to="32004,3429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" strokecolor="black [3213]" strokeweight="1.5pt">
                  <v:stroke endarrow="open" joinstyle="miter"/>
                </v:line>
                <v:line id="Line 133" o:spid="_x0000_s1036" style="position:absolute;visibility:visible;mso-wrap-style:square" from="31242,25908" to="37338,3505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" strokecolor="black [3213]" strokeweight="1.5pt">
                  <v:stroke endarrow="open" joinstyle="miter"/>
                </v:line>
                <v:line id="Line 140" o:spid="_x0000_s1037" style="position:absolute;flip:x;visibility:visible;mso-wrap-style:square" from="22860,25908" to="26670,3505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" strokecolor="black [3213]" strokeweight="1.5pt">
                  <v:stroke endarrow="open" joinstyle="miter"/>
                </v:line>
                <v:line id="Line 168" o:spid="_x0000_s1038" style="position:absolute;visibility:visible;mso-wrap-style:square" from="32766,25908" to="41910,3505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" strokecolor="black [3213]" strokeweight="1.5pt">
                  <v:stroke endarrow="open" joinstyle="miter"/>
                </v:line>
                <v:rect id="Rectangle 5406" o:spid="_x0000_s1039" style="position:absolute;left:6878;top:43426;width:75248;height:46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" fillcolor="#faf9f9 [670]" strokecolor="black [3213]">
                  <v:stroke dashstyle="dash" joinstyle="round"/>
                </v:rect>
                <v:rect id="Rectangle 5407" o:spid="_x0000_s1040" style="position:absolute;left:5826;top:3816;width:70866;height:519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" fillcolor="#faf9f9 [670]" strokecolor="black [3213]">
                  <v:stroke dashstyle="dash" joinstyle="round"/>
                </v:rect>
                <v:rect id="Rectangle 8320" o:spid="_x0000_s1041" style="position:absolute;left:56388;top:22860;width:8382;height:91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" fillcolor="#faf9f9 [670]" strokecolor="black [3213]">
                  <v:stroke dashstyle="dash" joinstyle="round"/>
                </v:rect>
                <v:rect id="Rectangle 8321" o:spid="_x0000_s1042" style="position:absolute;left:19812;top:16002;width:41910;height:395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" fillcolor="#faf9f9 [670]" strokecolor="black [3213]">
                  <v:stroke dashstyle="dash" joinstyle="round"/>
                </v:rect>
                <v:shape id="TextBox 192" o:spid="_x0000_s1043" type="#_x0000_t202" style="position:absolute;left:28955;width:18853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" filled="f" stroked="f">
                  <v:textbox>
                    <w:txbxContent>
                      <w:p w14:paraId="595E4FEF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Gastrointestinal tract (GI)</w:t>
                        </w:r>
                      </w:p>
                    </w:txbxContent>
                  </v:textbox>
                </v:shape>
                <v:shape id="TextBox 384" o:spid="_x0000_s1044" type="#_x0000_t202" style="position:absolute;left:1883;top:17372;width:7374;height:52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" filled="f" stroked="f">
                  <v:textbox>
                    <w:txbxContent>
                      <w:p w14:paraId="122D78A4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 w:line="240" w:lineRule="auto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“Liver”, </w:t>
                        </w:r>
                      </w:p>
                      <w:p w14:paraId="7579E5DF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(Liv)</w:t>
                        </w:r>
                      </w:p>
                    </w:txbxContent>
                  </v:textbox>
                </v:shape>
                <v:shape id="TextBox 385" o:spid="_x0000_s1045" type="#_x0000_t202" style="position:absolute;left:56386;top:19810;width:6858;height:304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" filled="f" stroked="f">
                  <v:textbox>
                    <w:txbxContent>
                      <w:p w14:paraId="607481FD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RBC </w:t>
                        </w:r>
                      </w:p>
                    </w:txbxContent>
                  </v:textbox>
                </v:shape>
                <v:shape id="TextBox 386" o:spid="_x0000_s1046" type="#_x0000_t202" style="position:absolute;left:22859;top:22239;width:12192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" filled="f" stroked="f">
                  <v:textbox>
                    <w:txbxContent>
                      <w:p w14:paraId="70ABA8FD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“Tissue-1”</w:t>
                        </w:r>
                      </w:p>
                    </w:txbxContent>
                  </v:textbox>
                </v:shape>
                <v:shape id="TextBox 387" o:spid="_x0000_s1047" type="#_x0000_t202" style="position:absolute;left:70254;top:21542;width:12406;height:39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" fillcolor="#faf9f9 [670]" strokecolor="black [3213]">
                  <v:stroke dashstyle="dash" joinstyle="round"/>
                  <v:textbox>
                    <w:txbxContent>
                      <w:p w14:paraId="047EE933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“Lymphatics”</w:t>
                        </w:r>
                      </w:p>
                    </w:txbxContent>
                  </v:textbox>
                </v:shape>
                <v:shape id="TextBox 388" o:spid="_x0000_s1048" type="#_x0000_t202" style="position:absolute;left:11445;top:35052;width:32766;height:35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" fillcolor="#faf9f9 [670]" strokecolor="black [3213]">
                  <v:stroke dashstyle="dash"/>
                  <v:textbox>
                    <w:txbxContent>
                      <w:p w14:paraId="13C5039A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                     </w:t>
                        </w:r>
                      </w:p>
                    </w:txbxContent>
                  </v:textbox>
                </v:shape>
                <v:shape id="_x0000_s1049" type="#_x0000_t202" style="position:absolute;left:7452;top:53778;width:71215;height:31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" filled="f" strokecolor="black [3213]">
                  <v:stroke dashstyle="longDash"/>
                  <v:textbox>
                    <w:txbxContent>
                      <w:p w14:paraId="0827D5A8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jc w:val="center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“Kidney”</w:t>
                        </w:r>
                      </w:p>
                    </w:txbxContent>
                  </v:textbox>
                </v:shape>
                <v:shape id="TextBox 390" o:spid="_x0000_s1050" type="#_x0000_t202" style="position:absolute;left:76790;top:6708;width:7056;height:303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" filled="f" stroked="f">
                  <v:textbox>
                    <w:txbxContent>
                      <w:p w14:paraId="7B3C5609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Feces</w:t>
                        </w:r>
                      </w:p>
                    </w:txbxContent>
                  </v:textbox>
                </v:shape>
                <v:shape id="_x0000_s1051" type="#_x0000_t202" style="position:absolute;left:55165;top:36573;width:6695;height:31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" filled="f" stroked="f">
                  <v:textbox>
                    <w:txbxContent>
                      <w:p w14:paraId="54BD8676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Urine</w:t>
                        </w:r>
                      </w:p>
                    </w:txbxContent>
                  </v:textbox>
                </v:shape>
                <v:line id="Straight Connector 8331" o:spid="_x0000_s1052" style="position:absolute;flip:x;visibility:visible;mso-wrap-style:square" from="15763,35052" to="15795,3884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" strokecolor="black [3213]"/>
                <v:shape id="TextBox 52" o:spid="_x0000_s1053" type="#_x0000_t202" style="position:absolute;left:10889;top:35668;width:6344;height:27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" filled="f" stroked="f">
                  <v:textbox>
                    <w:txbxContent>
                      <w:p w14:paraId="05DC4BFD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7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h</w:t>
                        </w:r>
                      </w:p>
                    </w:txbxContent>
                  </v:textbox>
                </v:shape>
                <v:shape id="TextBox 53" o:spid="_x0000_s1054" type="#_x0000_t202" style="position:absolute;left:15598;top:36017;width:4731;height:300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" filled="f" stroked="f">
                  <v:textbox>
                    <w:txbxContent>
                      <w:p w14:paraId="6F5BEAB2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4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h</w:t>
                        </w:r>
                      </w:p>
                    </w:txbxContent>
                  </v:textbox>
                </v:shape>
                <v:shape id="TextBox 54" o:spid="_x0000_s1055" type="#_x0000_t202" style="position:absolute;left:20430;top:35795;width:4865;height:298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" filled="f" stroked="f">
                  <v:textbox>
                    <w:txbxContent>
                      <w:p w14:paraId="34479AF0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9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h</w:t>
                        </w:r>
                      </w:p>
                    </w:txbxContent>
                  </v:textbox>
                </v:shape>
                <v:shape id="TextBox 55" o:spid="_x0000_s1056" type="#_x0000_t202" style="position:absolute;left:24603;top:35668;width:5480;height:25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" filled="f" stroked="f">
                  <v:textbox>
                    <w:txbxContent>
                      <w:p w14:paraId="3A0FAECC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13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h</w:t>
                        </w:r>
                      </w:p>
                    </w:txbxContent>
                  </v:textbox>
                </v:shape>
                <v:shape id="TextBox 57" o:spid="_x0000_s1057" type="#_x0000_t202" style="position:absolute;left:29587;top:35668;width:9459;height:29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" filled="f" stroked="f">
                  <v:textbox>
                    <w:txbxContent>
                      <w:p w14:paraId="06B19823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19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h</w:t>
                        </w:r>
                      </w:p>
                    </w:txbxContent>
                  </v:textbox>
                </v:shape>
                <v:shape id="TextBox 58" o:spid="_x0000_s1058" type="#_x0000_t202" style="position:absolute;left:34320;top:35568;width:5604;height:28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" filled="f" stroked="f">
                  <v:textbox>
                    <w:txbxContent>
                      <w:p w14:paraId="662629E4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30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h</w:t>
                        </w:r>
                      </w:p>
                    </w:txbxContent>
                  </v:textbox>
                </v:shape>
                <v:shape id="TextBox 60" o:spid="_x0000_s1059" type="#_x0000_t202" style="position:absolute;left:38860;top:36017;width:6207;height:27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" filled="f" stroked="f">
                  <v:textbox>
                    <w:txbxContent>
                      <w:p w14:paraId="6121EBFD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175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h</w:t>
                        </w:r>
                      </w:p>
                    </w:txbxContent>
                  </v:textbox>
                </v:shape>
                <v:rect id="Rectangle 8339" o:spid="_x0000_s1060" style="position:absolute;left:38100;top:21336;width:11795;height:428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" fillcolor="#faf9f9 [670]" strokecolor="black [3213]">
                  <v:stroke dashstyle="dash" joinstyle="round"/>
                </v:rect>
                <v:shape id="TextBox 386" o:spid="_x0000_s1061" type="#_x0000_t202" style="position:absolute;left:37749;top:21762;width:12541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" filled="f" stroked="f">
                  <v:textbox>
                    <w:txbxContent>
                      <w:p w14:paraId="6D6732C8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“Tissue-2”</w:t>
                        </w:r>
                      </w:p>
                    </w:txbxContent>
                  </v:textbox>
                </v:shape>
                <v:shape id="TextBox 386" o:spid="_x0000_s1062" type="#_x0000_t202" style="position:absolute;left:42670;top:28191;width:13716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" filled="f" stroked="f">
                  <v:textbox>
                    <w:txbxContent>
                      <w:p w14:paraId="2B1415BF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“Tissue-3”</w:t>
                        </w:r>
                      </w:p>
                    </w:txbxContent>
                  </v:textbox>
                </v:shape>
                <v:rect id="Rectangle 8342" o:spid="_x0000_s1063" style="position:absolute;left:58594;top:11334;width:18034;height:30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" fillcolor="#faf9f9 [670]" strokecolor="black [3213]">
                  <v:stroke dashstyle="dash" joinstyle="round"/>
                  <v:textbox>
                    <w:txbxContent>
                      <w:p w14:paraId="3C931A3A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“Enterocytes”</w:t>
                        </w:r>
                      </w:p>
                    </w:txbxContent>
                  </v:textbox>
                </v:rect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8343" o:spid="_x0000_s1064" type="#_x0000_t32" style="position:absolute;left:76792;top:6423;width:5334;height:1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" strokecolor="black [3213]" strokeweight="1.5pt">
                  <v:stroke endarrow="open" joinstyle="miter"/>
                </v:shape>
                <v:shape id="Straight Arrow Connector 8344" o:spid="_x0000_s1065" type="#_x0000_t32" style="position:absolute;left:4572;top:6858;width:5333;height: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" strokecolor="black [3213]" strokeweight="1.5pt">
                  <v:stroke endarrow="open" joinstyle="miter"/>
                </v:shape>
                <v:shape id="Straight Arrow Connector 8345" o:spid="_x0000_s1066" type="#_x0000_t32" style="position:absolute;left:76449;top:25527;width:8;height:17748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346" o:spid="_x0000_s1067" type="#_x0000_t32" style="position:absolute;left:67611;top:14478;width:826;height:2897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" strokecolor="black [3213]" strokeweight="1.5pt">
                  <v:stroke endarrow="open" joinstyle="miter"/>
                </v:shape>
                <v:shape id="Straight Arrow Connector 8347" o:spid="_x0000_s1068" type="#_x0000_t32" style="position:absolute;left:40234;top:51141;width:6096;height:43;rotation:9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349" o:spid="_x0000_s1069" type="#_x0000_t32" style="position:absolute;left:6858;top:19796;width:12954;height:23638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" strokecolor="black [3213]" strokeweight="1.5pt">
                  <v:stroke endarrow="open" joinstyle="miter"/>
                </v:shape>
                <v:shape id="Straight Arrow Connector 8350" o:spid="_x0000_s1070" type="#_x0000_t32" style="position:absolute;left:6858;top:7032;width:6556;height:2802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" strokecolor="black [3213]" strokeweight="1.5pt">
                  <v:stroke endarrow="open" joinstyle="miter"/>
                </v:shape>
                <v:shape id="Straight Arrow Connector 8351" o:spid="_x0000_s1071" type="#_x0000_t32" style="position:absolute;left:17696;top:14877;width:2159;height:3594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352" o:spid="_x0000_s1072" type="#_x0000_t32" style="position:absolute;left:20589;top:20145;width:2271;height:1953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" strokecolor="black [3213]" strokeweight="1.5pt">
                  <v:stroke endarrow="open" joinstyle="miter"/>
                </v:shape>
                <v:shape id="Straight Arrow Connector 8353" o:spid="_x0000_s1073" type="#_x0000_t32" style="position:absolute;left:35052;top:23622;width:3048;height:3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354" o:spid="_x0000_s1074" type="#_x0000_t32" style="position:absolute;left:35814;top:31242;width:17526;height:6858;rotation:9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355" o:spid="_x0000_s1075" type="#_x0000_t32" style="position:absolute;left:48006;top:34290;width:11430;height:685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" strokecolor="black [3213]" strokeweight="1.5pt">
                  <v:stroke endarrow="open" joinstyle="miter"/>
                </v:shape>
                <v:shape id="Straight Arrow Connector 8356" o:spid="_x0000_s1076" type="#_x0000_t32" style="position:absolute;left:51816;top:31242;width:6096;height:533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" strokecolor="black [3213]" strokeweight="1.5pt">
                  <v:stroke endarrow="open" joinstyle="miter"/>
                </v:shape>
                <v:shape id="Straight Arrow Connector 8357" o:spid="_x0000_s1077" type="#_x0000_t32" style="position:absolute;left:62277;top:37623;width:3969;height:8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" strokecolor="black [3213]" strokeweight="1.5pt">
                  <v:stroke endarrow="open" joinstyle="miter"/>
                </v:shape>
                <v:shape id="Straight Arrow Connector 8358" o:spid="_x0000_s1078" type="#_x0000_t32" style="position:absolute;left:44935;top:25931;width:1952;height:381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" strokecolor="black [3213]" strokeweight="1.5pt">
                  <v:stroke endarrow="open" joinstyle="miter"/>
                </v:shape>
                <v:shape id="TextBox 390" o:spid="_x0000_s1079" type="#_x0000_t202" style="position:absolute;top:226;width:10394;height:39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" filled="f" stroked="f">
                  <v:textbox>
                    <w:txbxContent>
                      <w:p w14:paraId="7261F4BD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Ingestion</w:t>
                        </w:r>
                      </w:p>
                    </w:txbxContent>
                  </v:textbox>
                </v:shape>
                <v:line id="Straight Connector 8360" o:spid="_x0000_s1080" style="position:absolute;flip:x;visibility:visible;mso-wrap-style:square" from="17954,4095" to="17986,885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" strokecolor="black [3213]" strokeweight=".5pt">
                  <v:stroke joinstyle="miter"/>
                </v:line>
                <v:line id="Straight Connector 8361" o:spid="_x0000_s1081" style="position:absolute;visibility:visible;mso-wrap-style:square" from="33512,3952" to="33512,914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" strokecolor="black [3213]" strokeweight=".5pt">
                  <v:stroke joinstyle="miter"/>
                </v:line>
                <v:line id="Straight Connector 8362" o:spid="_x0000_s1082" style="position:absolute;flip:x;visibility:visible;mso-wrap-style:square" from="25908,3810" to="25923,900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" strokecolor="black [3213]" strokeweight=".5pt">
                  <v:stroke joinstyle="miter"/>
                </v:line>
                <v:line id="Straight Connector 8363" o:spid="_x0000_s1083" style="position:absolute;visibility:visible;mso-wrap-style:square" from="41148,4076" to="41148,934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" strokecolor="black [3213]" strokeweight=".5pt">
                  <v:stroke joinstyle="miter"/>
                </v:line>
                <v:line id="Straight Connector 8364" o:spid="_x0000_s1084" style="position:absolute;visibility:visible;mso-wrap-style:square" from="49577,4006" to="49577,927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" strokecolor="black [3213]" strokeweight=".5pt">
                  <v:stroke joinstyle="miter"/>
                </v:line>
                <v:line id="Straight Connector 8365" o:spid="_x0000_s1085" style="position:absolute;visibility:visible;mso-wrap-style:square" from="57192,3873" to="57192,914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" strokecolor="black [3213]" strokeweight=".5pt">
                  <v:stroke joinstyle="miter"/>
                </v:line>
                <v:line id="Straight Connector 8366" o:spid="_x0000_s1086" style="position:absolute;visibility:visible;mso-wrap-style:square" from="69193,4095" to="69193,914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" strokecolor="black [3213]" strokeweight=".5pt">
                  <v:stroke joinstyle="miter"/>
                </v:line>
                <v:shape id="TextBox 101" o:spid="_x0000_s1087" type="#_x0000_t202" style="position:absolute;left:19049;top:5333;width:6246;height:292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" filled="f" stroked="f">
                  <v:textbox>
                    <w:txbxContent>
                      <w:p w14:paraId="32F6F66A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GI-2</w:t>
                        </w:r>
                      </w:p>
                    </w:txbxContent>
                  </v:textbox>
                </v:shape>
                <v:shape id="TextBox 115" o:spid="_x0000_s1088" type="#_x0000_t202" style="position:absolute;left:9905;top:5333;width:6322;height:305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" filled="f" stroked="f">
                  <v:textbox>
                    <w:txbxContent>
                      <w:p w14:paraId="47580ECF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GI-1</w:t>
                        </w:r>
                      </w:p>
                    </w:txbxContent>
                  </v:textbox>
                </v:shape>
                <v:shape id="TextBox 116" o:spid="_x0000_s1089" type="#_x0000_t202" style="position:absolute;left:42222;top:5532;width:5783;height:29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" filled="f" stroked="f">
                  <v:textbox>
                    <w:txbxContent>
                      <w:p w14:paraId="183CEDEC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GI-5</w:t>
                        </w:r>
                      </w:p>
                    </w:txbxContent>
                  </v:textbox>
                </v:shape>
                <v:shape id="TextBox 118" o:spid="_x0000_s1090" type="#_x0000_t202" style="position:absolute;left:27431;top:5333;width:5350;height:328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" filled="f" stroked="f">
                  <v:textbox>
                    <w:txbxContent>
                      <w:p w14:paraId="74803E96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GI-3</w:t>
                        </w:r>
                      </w:p>
                    </w:txbxContent>
                  </v:textbox>
                </v:shape>
                <v:shape id="TextBox 121" o:spid="_x0000_s1091" type="#_x0000_t202" style="position:absolute;left:51449;top:5593;width:6027;height:32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" filled="f" stroked="f">
                  <v:textbox>
                    <w:txbxContent>
                      <w:p w14:paraId="76EE081C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GI-6</w:t>
                        </w:r>
                      </w:p>
                    </w:txbxContent>
                  </v:textbox>
                </v:shape>
                <v:shape id="TextBox 122" o:spid="_x0000_s1092" type="#_x0000_t202" style="position:absolute;left:34320;top:5117;width:6351;height:35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" filled="f" stroked="f">
                  <v:textbox>
                    <w:txbxContent>
                      <w:p w14:paraId="24BA11AF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GI-4</w:t>
                        </w:r>
                      </w:p>
                    </w:txbxContent>
                  </v:textbox>
                </v:shape>
                <v:shape id="TextBox 124" o:spid="_x0000_s1093" type="#_x0000_t202" style="position:absolute;left:59781;top:4016;width:6149;height:30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" filled="f" stroked="f">
                  <v:textbox>
                    <w:txbxContent>
                      <w:p w14:paraId="114535A0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62 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h</w:t>
                        </w:r>
                      </w:p>
                    </w:txbxContent>
                  </v:textbox>
                </v:shape>
                <v:shape id="TextBox 125" o:spid="_x0000_s1094" type="#_x0000_t202" style="position:absolute;left:60035;top:6730;width:5969;height:32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" filled="f" stroked="f">
                  <v:textbox>
                    <w:txbxContent>
                      <w:p w14:paraId="272706CE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26 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h</w:t>
                        </w:r>
                      </w:p>
                    </w:txbxContent>
                  </v:textbox>
                </v:shape>
                <v:shape id="TextBox 126" o:spid="_x0000_s1095" type="#_x0000_t202" style="position:absolute;left:69442;top:5532;width:7007;height:308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" filled="f" stroked="f">
                  <v:textbox>
                    <w:txbxContent>
                      <w:p w14:paraId="1F3CD1D9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Colon</w:t>
                        </w:r>
                      </w:p>
                    </w:txbxContent>
                  </v:textbox>
                </v:shape>
                <v:line id="Straight Connector 8376" o:spid="_x0000_s1096" style="position:absolute;flip:y;visibility:visible;mso-wrap-style:square" from="57223,6537" to="69193,671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" strokecolor="black [3213]" strokeweight=".5pt">
                  <v:stroke joinstyle="miter"/>
                </v:line>
                <v:line id="Straight Connector 8377" o:spid="_x0000_s1097" style="position:absolute;visibility:visible;mso-wrap-style:square" from="11445,43449" to="11445,4829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" strokecolor="black [3213]" strokeweight=".5pt">
                  <v:stroke joinstyle="miter"/>
                </v:line>
                <v:line id="Straight Connector 8378" o:spid="_x0000_s1098" style="position:absolute;visibility:visible;mso-wrap-style:square" from="16779,43449" to="16779,4811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" strokecolor="black [3213]" strokeweight=".5pt">
                  <v:stroke joinstyle="miter"/>
                </v:line>
                <v:shape id="TextBox 149" o:spid="_x0000_s1099" type="#_x0000_t202" style="position:absolute;left:63019;top:45466;width:5639;height:3748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" filled="f" stroked="f">
                  <v:textbox>
                    <w:txbxContent>
                      <w:p w14:paraId="7B4B3078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Pl-1</w:t>
                        </w:r>
                      </w:p>
                    </w:txbxContent>
                  </v:textbox>
                </v:shape>
                <v:shape id="TextBox 150" o:spid="_x0000_s1100" type="#_x0000_t202" style="position:absolute;left:70053;top:45381;width:7048;height:2667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" filled="f" stroked="f">
                  <v:textbox>
                    <w:txbxContent>
                      <w:p w14:paraId="0E8F661B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Pl-2</w:t>
                        </w:r>
                      </w:p>
                    </w:txbxContent>
                  </v:textbox>
                </v:shape>
                <v:shape id="TextBox 151" o:spid="_x0000_s1101" type="#_x0000_t202" style="position:absolute;left:7008;top:45466;width:5504;height:3514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" filled="f" stroked="f">
                  <v:textbox>
                    <w:txbxContent>
                      <w:p w14:paraId="2E4CCCB0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Pl-3</w:t>
                        </w:r>
                      </w:p>
                    </w:txbxContent>
                  </v:textbox>
                </v:shape>
                <v:shape id="TextBox 153" o:spid="_x0000_s1102" type="#_x0000_t202" style="position:absolute;left:12512;top:45466;width:5384;height:2667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" filled="f" stroked="f">
                  <v:textbox>
                    <w:txbxContent>
                      <w:p w14:paraId="53553C3A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Pl-4</w:t>
                        </w:r>
                      </w:p>
                    </w:txbxContent>
                  </v:textbox>
                </v:shape>
                <v:shape id="TextBox 154" o:spid="_x0000_s1103" type="#_x0000_t202" style="position:absolute;left:17408;top:45466;width:5674;height:3514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" filled="f" stroked="f">
                  <v:textbox>
                    <w:txbxContent>
                      <w:p w14:paraId="07F45112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Pl-5</w:t>
                        </w:r>
                      </w:p>
                    </w:txbxContent>
                  </v:textbox>
                </v:shape>
                <v:shape id="TextBox 155" o:spid="_x0000_s1104" type="#_x0000_t202" style="position:absolute;left:22873;top:45466;width:5075;height:3281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" filled="f" stroked="f">
                  <v:textbox>
                    <w:txbxContent>
                      <w:p w14:paraId="42D6C467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Pl-6</w:t>
                        </w:r>
                      </w:p>
                    </w:txbxContent>
                  </v:textbox>
                </v:shape>
                <v:shape id="TextBox 157" o:spid="_x0000_s1105" type="#_x0000_t202" style="position:absolute;left:27948;top:45466;width:5579;height:4420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" filled="f" stroked="f">
                  <v:textbox>
                    <w:txbxContent>
                      <w:p w14:paraId="44398B58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Pl-7</w:t>
                        </w:r>
                      </w:p>
                    </w:txbxContent>
                  </v:textbox>
                </v:shape>
                <v:shape id="TextBox 158" o:spid="_x0000_s1106" type="#_x0000_t202" style="position:absolute;left:34043;top:45466;width:5334;height:3748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" filled="f" stroked="f">
                  <v:textbox>
                    <w:txbxContent>
                      <w:p w14:paraId="6EA38655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Pl-8</w:t>
                        </w:r>
                      </w:p>
                    </w:txbxContent>
                  </v:textbox>
                </v:shape>
                <v:shape id="TextBox 159" o:spid="_x0000_s1107" type="#_x0000_t202" style="position:absolute;left:41728;top:45466;width:5639;height:3514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" filled="f" stroked="f">
                  <v:textbox>
                    <w:txbxContent>
                      <w:p w14:paraId="12656324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Pl-9</w:t>
                        </w:r>
                      </w:p>
                    </w:txbxContent>
                  </v:textbox>
                </v:shape>
                <v:shape id="TextBox 160" o:spid="_x0000_s1108" type="#_x0000_t202" style="position:absolute;left:50034;top:45466;width:6542;height:3865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" filled="f" stroked="f">
                  <v:textbox>
                    <w:txbxContent>
                      <w:p w14:paraId="56992415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Pl-10</w:t>
                        </w:r>
                      </w:p>
                    </w:txbxContent>
                  </v:textbox>
                </v:shape>
                <v:shape id="TextBox 161" o:spid="_x0000_s1109" type="#_x0000_t202" style="position:absolute;left:56375;top:45466;width:6753;height:4099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" filled="f" stroked="f">
                  <v:textbox>
                    <w:txbxContent>
                      <w:p w14:paraId="4C0A28D2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Pl-11</w:t>
                        </w:r>
                      </w:p>
                    </w:txbxContent>
                  </v:textbox>
                </v:shape>
                <v:shape id="_x0000_s1110" type="#_x0000_t202" style="position:absolute;left:2790;top:33257;width:7903;height:49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" filled="f" stroked="f">
                  <v:textbox>
                    <w:txbxContent>
                      <w:p w14:paraId="3CCCEF69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Delay </w:t>
                        </w:r>
                      </w:p>
                      <w:p w14:paraId="1D0950EF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times, 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h</w:t>
                        </w:r>
                      </w:p>
                    </w:txbxContent>
                  </v:textbox>
                </v:shape>
                <v:line id="Straight Connector 8391" o:spid="_x0000_s1111" style="position:absolute;flip:x;visibility:visible;mso-wrap-style:square" from="46783,15859" to="46878,1995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" strokecolor="black [3213]" strokeweight=".5pt">
                  <v:stroke joinstyle="miter"/>
                </v:line>
                <v:line id="Straight Connector 8392" o:spid="_x0000_s1112" style="position:absolute;flip:x;visibility:visible;mso-wrap-style:square" from="32766,16081" to="32781,1981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" strokecolor="black [3213]" strokeweight=".5pt">
                  <v:stroke joinstyle="miter"/>
                </v:line>
                <v:shape id="TextBox 174" o:spid="_x0000_s1113" type="#_x0000_t202" style="position:absolute;left:49624;top:17013;width:9862;height:3845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" filled="f" stroked="f">
                  <v:textbox>
                    <w:txbxContent>
                      <w:p w14:paraId="0972A6BC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Liv-1</w:t>
                        </w:r>
                      </w:p>
                    </w:txbxContent>
                  </v:textbox>
                </v:shape>
                <v:shape id="TextBox 176" o:spid="_x0000_s1114" type="#_x0000_t202" style="position:absolute;left:22700;top:16718;width:6096;height:3094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" filled="f" stroked="f">
                  <v:textbox>
                    <w:txbxContent>
                      <w:p w14:paraId="0E733FD5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Liv-2</w:t>
                        </w:r>
                      </w:p>
                    </w:txbxContent>
                  </v:textbox>
                </v:shape>
                <v:shape id="TextBox 177" o:spid="_x0000_s1115" type="#_x0000_t202" style="position:absolute;left:37860;top:16413;width:7620;height:3398;flip:x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" filled="f" stroked="f">
                  <v:textbox>
                    <w:txbxContent>
                      <w:p w14:paraId="7664976E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2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h</w:t>
                        </w:r>
                      </w:p>
                    </w:txbxContent>
                  </v:textbox>
                </v:shape>
                <v:shape id="Straight Arrow Connector 8396" o:spid="_x0000_s1116" type="#_x0000_t32" style="position:absolute;left:13700;top:38877;width:31;height:4572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397" o:spid="_x0000_s1117" type="#_x0000_t32" style="position:absolute;left:18653;top:38957;width:0;height:438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" strokecolor="black [3213]" strokeweight="1.5pt">
                  <v:stroke endarrow="open" joinstyle="miter"/>
                </v:shape>
                <v:shape id="Straight Arrow Connector 8398" o:spid="_x0000_s1118" type="#_x0000_t32" style="position:absolute;left:22862;top:38782;width:1156;height:4556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" strokecolor="black [3213]" strokeweight="1.5pt">
                  <v:stroke endarrow="open" joinstyle="miter"/>
                </v:shape>
                <v:shape id="Straight Arrow Connector 8399" o:spid="_x0000_s1119" type="#_x0000_t32" style="position:absolute;left:26678;top:40393;width:4572;height:1509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" strokecolor="black [3213]" strokeweight="1.5pt">
                  <v:stroke endarrow="open" joinstyle="miter"/>
                </v:shape>
                <v:shape id="Straight Arrow Connector 8400" o:spid="_x0000_s1120" type="#_x0000_t32" style="position:absolute;left:32377;top:40775;width:3810;height:150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" strokecolor="black [3213]" strokeweight="1.5pt">
                  <v:stroke endarrow="open" joinstyle="miter"/>
                </v:shape>
                <v:shape id="Straight Arrow Connector 8401" o:spid="_x0000_s1121" type="#_x0000_t32" style="position:absolute;left:37719;top:40005;width:3810;height:304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" strokecolor="black [3213]" strokeweight="1.5pt">
                  <v:stroke endarrow="open" joinstyle="miter"/>
                </v:shape>
                <v:shape id="Straight Arrow Connector 8402" o:spid="_x0000_s1122" type="#_x0000_t32" style="position:absolute;left:43449;top:38846;width:10653;height:458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" strokecolor="black [3213]" strokeweight="1.5pt">
                  <v:stroke endarrow="open" joinstyle="miter"/>
                </v:shape>
                <v:shape id="Straight Arrow Connector 8403" o:spid="_x0000_s1123" type="#_x0000_t32" style="position:absolute;left:5944;top:51141;width:6096;height:43;rotation:9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404" o:spid="_x0000_s1124" type="#_x0000_t32" style="position:absolute;left:11278;top:51141;width:6096;height:43;rotation:9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405" o:spid="_x0000_s1125" type="#_x0000_t32" style="position:absolute;left:17374;top:51141;width:6096;height:43;rotation:9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406" o:spid="_x0000_s1126" type="#_x0000_t32" style="position:absolute;left:21946;top:51141;width:6096;height:43;rotation:9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" strokecolor="black [3213]" strokeweight="1.5pt">
                  <v:stroke endarrow="open" joinstyle="miter"/>
                </v:shape>
                <v:shape id="Straight Arrow Connector 8407" o:spid="_x0000_s1127" type="#_x0000_t32" style="position:absolute;left:26518;top:51141;width:6096;height:43;rotation:9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408" o:spid="_x0000_s1128" type="#_x0000_t32" style="position:absolute;left:34138;top:51141;width:6096;height:43;rotation:9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" strokecolor="black [3213]" strokeweight="1.5pt">
                  <v:stroke endarrow="open" joinstyle="miter"/>
                </v:shape>
                <v:shape id="Straight Arrow Connector 8409" o:spid="_x0000_s1129" type="#_x0000_t32" style="position:absolute;left:47092;top:51141;width:6096;height:43;rotation:9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410" o:spid="_x0000_s1130" type="#_x0000_t32" style="position:absolute;left:55474;top:51141;width:6096;height:43;rotation:9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" strokecolor="black [3213]" strokeweight="1.5pt">
                  <v:stroke endarrow="open" joinstyle="miter"/>
                </v:shape>
                <v:shape id="Straight Arrow Connector 8411" o:spid="_x0000_s1131" type="#_x0000_t32" style="position:absolute;left:63856;top:51141;width:6096;height:43;rotation:9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412" o:spid="_x0000_s1132" type="#_x0000_t32" style="position:absolute;left:72238;top:51141;width:6096;height:43;rotation:9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" strokecolor="black [3213]" strokeweight="1.5pt">
                  <v:stroke endarrow="open" joinstyle="miter"/>
                </v:shape>
                <v:line id="Straight Connector 8413" o:spid="_x0000_s1133" style="position:absolute;visibility:visible;mso-wrap-style:square" from="56388,25987" to="64770,2613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" strokecolor="black [3213]" strokeweight=".5pt">
                  <v:stroke joinstyle="miter"/>
                </v:line>
                <v:shape id="Straight Arrow Connector 8414" o:spid="_x0000_s1134" type="#_x0000_t32" style="position:absolute;left:50704;top:10779;width:7890;height:207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" strokecolor="black [3213]" strokeweight="1.5pt">
                  <v:stroke endarrow="open" joinstyle="miter"/>
                </v:shape>
                <v:shape id="Straight Arrow Connector 8415" o:spid="_x0000_s1135" type="#_x0000_t32" style="position:absolute;left:8579;top:48097;width:3302;height:333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" strokecolor="black [3213]" strokeweight="1.5pt">
                  <v:stroke endarrow="open" joinstyle="miter"/>
                </v:shape>
                <v:shape id="Straight Arrow Connector 8416" o:spid="_x0000_s1136" type="#_x0000_t32" style="position:absolute;left:13913;top:48097;width:3302;height:333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" strokecolor="black [3213]" strokeweight="1.5pt">
                  <v:stroke endarrow="open" joinstyle="miter"/>
                </v:shape>
                <v:shape id="Straight Arrow Connector 8417" o:spid="_x0000_s1137" type="#_x0000_t32" style="position:absolute;left:20009;top:48097;width:3302;height:333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" strokecolor="black [3213]" strokeweight="1.5pt">
                  <v:stroke endarrow="open" joinstyle="miter"/>
                </v:shape>
                <v:shape id="Straight Arrow Connector 8418" o:spid="_x0000_s1138" type="#_x0000_t32" style="position:absolute;left:24581;top:48097;width:3302;height:333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" strokecolor="black [3213]" strokeweight="1.5pt">
                  <v:stroke endarrow="open" joinstyle="miter"/>
                </v:shape>
                <v:shape id="Straight Arrow Connector 8419" o:spid="_x0000_s1139" type="#_x0000_t32" style="position:absolute;left:29153;top:48097;width:3302;height:333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" strokecolor="black [3213]" strokeweight="1.5pt">
                  <v:stroke endarrow="open" joinstyle="miter"/>
                </v:shape>
                <v:shape id="Straight Arrow Connector 8420" o:spid="_x0000_s1140" type="#_x0000_t32" style="position:absolute;left:36773;top:48097;width:3302;height:333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" strokecolor="black [3213]" strokeweight="1.5pt">
                  <v:stroke endarrow="open" joinstyle="miter"/>
                </v:shape>
                <v:shape id="Straight Arrow Connector 8421" o:spid="_x0000_s1141" type="#_x0000_t32" style="position:absolute;left:42869;top:48097;width:3302;height:333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" strokecolor="black [3213]" strokeweight="1.5pt">
                  <v:stroke endarrow="open" joinstyle="miter"/>
                </v:shape>
                <v:shape id="Straight Arrow Connector 8422" o:spid="_x0000_s1142" type="#_x0000_t32" style="position:absolute;left:49727;top:48097;width:3302;height:333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" strokecolor="black [3213]" strokeweight="1.5pt">
                  <v:stroke endarrow="open" joinstyle="miter"/>
                </v:shape>
                <v:shape id="Straight Arrow Connector 8423" o:spid="_x0000_s1143" type="#_x0000_t32" style="position:absolute;left:66491;top:48097;width:3302;height:333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" strokecolor="black [3213]" strokeweight="1.5pt">
                  <v:stroke endarrow="open" joinstyle="miter"/>
                </v:shape>
                <v:shape id="Straight Arrow Connector 8424" o:spid="_x0000_s1144" type="#_x0000_t32" style="position:absolute;left:74873;top:48097;width:3302;height:3338;rotation:9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" strokecolor="black [3213]" strokeweight="1.5pt">
                  <v:stroke endarrow="open" joinstyle="miter"/>
                </v:shape>
                <v:shape id="_x0000_s1145" type="#_x0000_t202" style="position:absolute;left:78316;top:49964;width:5955;height:30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" filled="f" stroked="f">
                  <v:textbox>
                    <w:txbxContent>
                      <w:p w14:paraId="0C125AFD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Liv-1</w:t>
                        </w:r>
                      </w:p>
                    </w:txbxContent>
                  </v:textbox>
                </v:shape>
                <v:line id="Straight Connector 8426" o:spid="_x0000_s1146" style="position:absolute;flip:y;visibility:visible;mso-wrap-style:square" from="56388,29067" to="64944,2906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" strokecolor="black [3213]" strokeweight=".5pt">
                  <v:stroke joinstyle="miter"/>
                </v:line>
                <v:shape id="TextBox 385" o:spid="_x0000_s1147" type="#_x0000_t202" style="position:absolute;left:56767;top:22747;width:8382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" filled="f" stroked="f">
                  <v:textbox>
                    <w:txbxContent>
                      <w:p w14:paraId="3739517C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1908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h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 </w:t>
                        </w:r>
                      </w:p>
                    </w:txbxContent>
                  </v:textbox>
                </v:shape>
                <v:shape id="TextBox 385" o:spid="_x0000_s1148" type="#_x0000_t202" style="position:absolute;left:56576;top:25985;width:8001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" filled="f" stroked="f">
                  <v:textbox>
                    <w:txbxContent>
                      <w:p w14:paraId="2CF7D704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RBC-1</w:t>
                        </w:r>
                      </w:p>
                    </w:txbxContent>
                  </v:textbox>
                </v:shape>
                <v:shape id="TextBox 385" o:spid="_x0000_s1149" type="#_x0000_t202" style="position:absolute;left:56338;top:29239;width:8001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" filled="f" stroked="f">
                  <v:textbox>
                    <w:txbxContent>
                      <w:p w14:paraId="3B008D8B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RBC-2</w:t>
                        </w:r>
                      </w:p>
                    </w:txbxContent>
                  </v:textbox>
                </v:shape>
                <v:shape id="Straight Arrow Connector 8430" o:spid="_x0000_s1150" type="#_x0000_t32" style="position:absolute;left:49768;top:24336;width:6572;height:95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" strokecolor="black [3213]" strokeweight="1.5pt">
                  <v:stroke endarrow="open" joinstyle="miter"/>
                </v:shape>
                <v:shape id="TextBox 157" o:spid="_x0000_s1151" type="#_x0000_t202" style="position:absolute;left:66925;top:43478;width:3951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" filled="f" stroked="f">
                  <v:textbox>
                    <w:txbxContent>
                      <w:p w14:paraId="1F42E637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1</w:t>
                        </w:r>
                      </w:p>
                    </w:txbxContent>
                  </v:textbox>
                </v:shape>
                <v:shape id="TextBox 158" o:spid="_x0000_s1152" type="#_x0000_t202" style="position:absolute;left:73980;top:43338;width:9238;height:495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" filled="f" stroked="f">
                  <v:textbox>
                    <w:txbxContent>
                      <w:p w14:paraId="648681DA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 w:line="240" w:lineRule="auto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60,61,62    63,70</w:t>
                        </w:r>
                      </w:p>
                    </w:txbxContent>
                  </v:textbox>
                </v:shape>
                <v:shape id="TextBox 159" o:spid="_x0000_s1153" type="#_x0000_t202" style="position:absolute;left:58689;top:43160;width:4904;height:29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" filled="f" stroked="f">
                  <v:textbox>
                    <w:txbxContent>
                      <w:p w14:paraId="1730790A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69</w:t>
                        </w:r>
                      </w:p>
                    </w:txbxContent>
                  </v:textbox>
                </v:shape>
                <v:shape id="TextBox 160" o:spid="_x0000_s1154" type="#_x0000_t202" style="position:absolute;left:52085;top:43271;width:4851;height:282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" filled="f" stroked="f">
                  <v:textbox>
                    <w:txbxContent>
                      <w:p w14:paraId="39A03D3D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38</w:t>
                        </w:r>
                      </w:p>
                    </w:txbxContent>
                  </v:textbox>
                </v:shape>
                <v:shape id="TextBox 161" o:spid="_x0000_s1155" type="#_x0000_t202" style="position:absolute;left:45373;top:43429;width:4745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" filled="f" stroked="f">
                  <v:textbox>
                    <w:txbxContent>
                      <w:p w14:paraId="535A275F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39</w:t>
                        </w:r>
                      </w:p>
                    </w:txbxContent>
                  </v:textbox>
                </v:shape>
                <v:shape id="TextBox 165" o:spid="_x0000_s1156" type="#_x0000_t202" style="position:absolute;left:8143;top:43271;width:4249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" filled="f" stroked="f">
                  <v:textbox>
                    <w:txbxContent>
                      <w:p w14:paraId="44A55C06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23</w:t>
                        </w:r>
                      </w:p>
                    </w:txbxContent>
                  </v:textbox>
                </v:shape>
                <v:shape id="TextBox 166" o:spid="_x0000_s1157" type="#_x0000_t202" style="position:absolute;left:13953;top:43271;width:3943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" filled="f" stroked="f">
                  <v:textbox>
                    <w:txbxContent>
                      <w:p w14:paraId="16C83D54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24</w:t>
                        </w:r>
                      </w:p>
                    </w:txbxContent>
                  </v:textbox>
                </v:shape>
                <v:shape id="TextBox 167" o:spid="_x0000_s1158" type="#_x0000_t202" style="position:absolute;left:18970;top:43271;width:4112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" filled="f" stroked="f">
                  <v:textbox>
                    <w:txbxContent>
                      <w:p w14:paraId="1AE58F9E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28</w:t>
                        </w:r>
                      </w:p>
                    </w:txbxContent>
                  </v:textbox>
                </v:shape>
                <v:shape id="TextBox 168" o:spid="_x0000_s1159" type="#_x0000_t202" style="position:absolute;left:24240;top:43271;width:4414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" filled="f" stroked="f">
                  <v:textbox>
                    <w:txbxContent>
                      <w:p w14:paraId="73C35A8A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34</w:t>
                        </w:r>
                      </w:p>
                    </w:txbxContent>
                  </v:textbox>
                </v:shape>
                <v:shape id="TextBox 169" o:spid="_x0000_s1160" type="#_x0000_t202" style="position:absolute;left:30558;top:43271;width:4319;height:309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" filled="f" stroked="f">
                  <v:textbox>
                    <w:txbxContent>
                      <w:p w14:paraId="28755E8A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66</w:t>
                        </w:r>
                      </w:p>
                    </w:txbxContent>
                  </v:textbox>
                </v:shape>
                <v:shape id="TextBox 173" o:spid="_x0000_s1161" type="#_x0000_t202" style="position:absolute;left:36861;top:43176;width:3810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" filled="f" stroked="f">
                  <v:textbox>
                    <w:txbxContent>
                      <w:p w14:paraId="39B89818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41</w:t>
                        </w:r>
                      </w:p>
                    </w:txbxContent>
                  </v:textbox>
                </v:shape>
                <v:shape id="TextBox 174" o:spid="_x0000_s1162" type="#_x0000_t202" style="position:absolute;left:31511;top:21000;width:4251;height:292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" filled="f" stroked="f">
                  <v:textbox>
                    <w:txbxContent>
                      <w:p w14:paraId="79AFA0E4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13</w:t>
                        </w:r>
                      </w:p>
                    </w:txbxContent>
                  </v:textbox>
                </v:shape>
                <v:shape id="TextBox 175" o:spid="_x0000_s1163" type="#_x0000_t202" style="position:absolute;left:46782;top:20858;width:4398;height:30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" filled="f" stroked="f">
                  <v:textbox>
                    <w:txbxContent>
                      <w:p w14:paraId="61BC324D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33</w:t>
                        </w:r>
                      </w:p>
                    </w:txbxContent>
                  </v:textbox>
                </v:shape>
                <v:shape id="TextBox 176" o:spid="_x0000_s1164" type="#_x0000_t202" style="position:absolute;left:50633;top:27048;width:4071;height:31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" filled="f" stroked="f">
                  <v:textbox>
                    <w:txbxContent>
                      <w:p w14:paraId="0BE2AE56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29</w:t>
                        </w:r>
                      </w:p>
                    </w:txbxContent>
                  </v:textbox>
                </v:shape>
                <v:shape id="TextBox 177" o:spid="_x0000_s1165" type="#_x0000_t202" style="position:absolute;left:61448;top:22413;width:3810;height:32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" filled="f" stroked="f">
                  <v:textbox>
                    <w:txbxContent>
                      <w:p w14:paraId="1246BE1C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64</w:t>
                        </w:r>
                      </w:p>
                    </w:txbxContent>
                  </v:textbox>
                </v:shape>
                <v:shape id="TextBox 178" o:spid="_x0000_s1166" type="#_x0000_t202" style="position:absolute;left:61721;top:25905;width:4067;height:274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" filled="f" stroked="f">
                  <v:textbox>
                    <w:txbxContent>
                      <w:p w14:paraId="3EF7F9BC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37</w:t>
                        </w:r>
                      </w:p>
                    </w:txbxContent>
                  </v:textbox>
                </v:shape>
                <v:shape id="TextBox 184" o:spid="_x0000_s1167" type="#_x0000_t202" style="position:absolute;left:61721;top:28953;width:3925;height:27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" filled="f" stroked="f">
                  <v:textbox>
                    <w:txbxContent>
                      <w:p w14:paraId="4A3478AA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31</w:t>
                        </w:r>
                      </w:p>
                    </w:txbxContent>
                  </v:textbox>
                </v:shape>
                <v:shape id="TextBox 187" o:spid="_x0000_s1168" type="#_x0000_t202" style="position:absolute;left:78765;top:22583;width:4656;height:29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" filled="f" stroked="f">
                  <v:textbox>
                    <w:txbxContent>
                      <w:p w14:paraId="5A05E3A7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20</w:t>
                        </w:r>
                      </w:p>
                    </w:txbxContent>
                  </v:textbox>
                </v:shape>
                <v:shape id="TextBox 189" o:spid="_x0000_s1169" type="#_x0000_t202" style="position:absolute;left:74135;top:10778;width:3537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" filled="f" stroked="f">
                  <v:textbox>
                    <w:txbxContent>
                      <w:p w14:paraId="2EFB6BF7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6</w:t>
                        </w:r>
                      </w:p>
                    </w:txbxContent>
                  </v:textbox>
                </v:shape>
                <v:shape id="TextBox 190" o:spid="_x0000_s1170" type="#_x0000_t202" style="position:absolute;left:56989;top:16000;width:4459;height:32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" filled="f" stroked="f">
                  <v:textbox>
                    <w:txbxContent>
                      <w:p w14:paraId="7E69A497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22</w:t>
                        </w:r>
                      </w:p>
                    </w:txbxContent>
                  </v:textbox>
                </v:shape>
                <v:shape id="TextBox 201" o:spid="_x0000_s1171" type="#_x0000_t202" style="position:absolute;left:42670;top:15857;width:4617;height:278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" filled="f" stroked="f">
                  <v:textbox>
                    <w:txbxContent>
                      <w:p w14:paraId="35DC2819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27</w:t>
                        </w:r>
                      </w:p>
                    </w:txbxContent>
                  </v:textbox>
                </v:shape>
                <v:shape id="TextBox 206" o:spid="_x0000_s1172" type="#_x0000_t202" style="position:absolute;left:28209;top:15857;width:4696;height:32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" filled="f" stroked="f">
                  <v:textbox>
                    <w:txbxContent>
                      <w:p w14:paraId="59FB08A5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21</w:t>
                        </w:r>
                      </w:p>
                    </w:txbxContent>
                  </v:textbox>
                </v:shape>
                <v:shape id="TextBox 212" o:spid="_x0000_s1173" type="#_x0000_t202" style="position:absolute;left:15382;top:4095;width:3194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" filled="f" stroked="f">
                  <v:textbox>
                    <w:txbxContent>
                      <w:p w14:paraId="0E877950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3</w:t>
                        </w:r>
                      </w:p>
                    </w:txbxContent>
                  </v:textbox>
                </v:shape>
                <v:shape id="TextBox 213" o:spid="_x0000_s1174" type="#_x0000_t202" style="position:absolute;left:22859;top:3809;width:3048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" filled="f" stroked="f">
                  <v:textbox>
                    <w:txbxContent>
                      <w:p w14:paraId="7E459D98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4</w:t>
                        </w:r>
                      </w:p>
                    </w:txbxContent>
                  </v:textbox>
                </v:shape>
                <v:shape id="TextBox 214" o:spid="_x0000_s1175" type="#_x0000_t202" style="position:absolute;left:31015;top:3610;width:2286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" filled="f" stroked="f">
                  <v:textbox>
                    <w:txbxContent>
                      <w:p w14:paraId="4FBBBE83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5</w:t>
                        </w:r>
                      </w:p>
                    </w:txbxContent>
                  </v:textbox>
                </v:shape>
                <v:shape id="TextBox 215" o:spid="_x0000_s1176" type="#_x0000_t202" style="position:absolute;left:37440;top:3610;width:4572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" filled="f" stroked="f">
                  <v:textbox>
                    <w:txbxContent>
                      <w:p w14:paraId="70888FD0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14</w:t>
                        </w:r>
                      </w:p>
                    </w:txbxContent>
                  </v:textbox>
                </v:shape>
                <v:shape id="TextBox 216" o:spid="_x0000_s1177" type="#_x0000_t202" style="position:absolute;left:45373;top:3809;width:4572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" filled="f" stroked="f">
                  <v:textbox>
                    <w:txbxContent>
                      <w:p w14:paraId="420211CD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15</w:t>
                        </w:r>
                      </w:p>
                    </w:txbxContent>
                  </v:textbox>
                </v:shape>
                <v:shape id="TextBox 217" o:spid="_x0000_s1178" type="#_x0000_t202" style="position:absolute;left:54117;top:3666;width:4572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" filled="f" stroked="f">
                  <v:textbox>
                    <w:txbxContent>
                      <w:p w14:paraId="6471CD65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17</w:t>
                        </w:r>
                      </w:p>
                    </w:txbxContent>
                  </v:textbox>
                </v:shape>
                <v:shape id="TextBox 218" o:spid="_x0000_s1179" type="#_x0000_t202" style="position:absolute;left:65481;top:3666;width:4572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" filled="f" stroked="f">
                  <v:textbox>
                    <w:txbxContent>
                      <w:p w14:paraId="7CE1996B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18</w:t>
                        </w:r>
                      </w:p>
                    </w:txbxContent>
                  </v:textbox>
                </v:shape>
                <v:shape id="TextBox 219" o:spid="_x0000_s1180" type="#_x0000_t202" style="position:absolute;left:66005;top:5952;width:2940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" filled="f" stroked="f">
                  <v:textbox>
                    <w:txbxContent>
                      <w:p w14:paraId="75C79621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9</w:t>
                        </w:r>
                      </w:p>
                    </w:txbxContent>
                  </v:textbox>
                </v:shape>
                <v:shape id="Straight Arrow Connector 8461" o:spid="_x0000_s1181" type="#_x0000_t32" style="position:absolute;left:5166;top:47863;width:3810;height:2028;rotation:180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" strokecolor="black [3213]" strokeweight="1.5pt">
                  <v:stroke endarrow="open" joinstyle="miter"/>
                </v:shape>
                <v:rect id="Rectangle 8462" o:spid="_x0000_s1182" style="position:absolute;left:39451;top:59218;width:7836;height:28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" filled="f" stroked="f">
                  <v:textbox>
                    <w:txbxContent>
                      <w:p w14:paraId="04D75E5D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jc w:val="center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Urine</w:t>
                        </w:r>
                      </w:p>
                    </w:txbxContent>
                  </v:textbox>
                </v:rect>
                <v:shape id="Straight Arrow Connector 8463" o:spid="_x0000_s1183" type="#_x0000_t32" style="position:absolute;left:41758;top:58767;width:2286;height:43;rotation:9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" strokecolor="black [3213]" strokeweight="1.5pt">
                  <v:stroke endarrow="open" joinstyle="miter"/>
                </v:shape>
                <v:shape id="Straight Arrow Connector 8464" o:spid="_x0000_s1184" type="#_x0000_t32" style="position:absolute;left:13716;top:9144;width:1508;height:2286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" strokecolor="black [3213]" strokeweight="1.5pt">
                  <v:stroke endarrow="open" joinstyle="miter"/>
                </v:shape>
                <v:rect id="Rectangle 8465" o:spid="_x0000_s1185" style="position:absolute;left:14478;top:11430;width:12954;height:30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" filled="f" strokecolor="black [3213]">
                  <v:stroke dashstyle="dash" joinstyle="round"/>
                  <v:textbox>
                    <w:txbxContent>
                      <w:p w14:paraId="554BB853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color w:val="0D0D0D" w:themeColor="text1" w:themeTint="F2"/>
                            <w:kern w:val="24"/>
                          </w:rPr>
                          <w:t>“Pancreas/bile”</w:t>
                        </w:r>
                      </w:p>
                    </w:txbxContent>
                  </v:textbox>
                </v:rect>
                <v:line id="Straight Connector 8466" o:spid="_x0000_s1186" style="position:absolute;rotation:90;flip:x y;visibility:visible;mso-wrap-style:square" from="3429,5715" to="5715,571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" strokecolor="black [3213]" strokeweight="2.25pt">
                  <v:stroke joinstyle="miter"/>
                </v:line>
                <v:shape id="TextBox 218" o:spid="_x0000_s1187" type="#_x0000_t202" style="position:absolute;left:73031;top:3929;width:4572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" filled="f" stroked="f">
                  <v:textbox>
                    <w:txbxContent>
                      <w:p w14:paraId="54EB3E3D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19</w:t>
                        </w:r>
                      </w:p>
                    </w:txbxContent>
                  </v:textbox>
                </v:shape>
                <v:shape id="TextBox 213" o:spid="_x0000_s1188" type="#_x0000_t202" style="position:absolute;left:25161;top:10969;width:3048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" filled="f" stroked="f">
                  <v:textbox>
                    <w:txbxContent>
                      <w:p w14:paraId="5FBF8E30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7</w:t>
                        </w:r>
                      </w:p>
                    </w:txbxContent>
                  </v:textbox>
                </v:shape>
                <v:shape id="TextBox 158" o:spid="_x0000_s1189" type="#_x0000_t202" style="position:absolute;left:73362;top:53805;width:4986;height:27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" filled="f" stroked="f">
                  <v:textbox>
                    <w:txbxContent>
                      <w:p w14:paraId="52BEB415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10</w:t>
                        </w:r>
                      </w:p>
                    </w:txbxContent>
                  </v:textbox>
                </v:shape>
                <v:line id="Straight Connector 8470" o:spid="_x0000_s1190" style="position:absolute;visibility:visible;mso-wrap-style:square" from="25146,35131" to="25146,3873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" strokecolor="black [3213]"/>
                <v:line id="Straight Connector 8471" o:spid="_x0000_s1191" style="position:absolute;flip:x;visibility:visible;mso-wrap-style:square" from="30083,35131" to="30083,3895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" strokecolor="black [3213]"/>
                <v:line id="Straight Connector 8472" o:spid="_x0000_s1192" style="position:absolute;visibility:visible;mso-wrap-style:square" from="34877,34940" to="34877,387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" strokecolor="black [3213]"/>
                <v:shape id="TextBox 165" o:spid="_x0000_s1193" type="#_x0000_t202" style="position:absolute;left:12322;top:34525;width:4156;height:29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" filled="f" stroked="f">
                  <v:textbox>
                    <w:txbxContent>
                      <w:p w14:paraId="790F7200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25</w:t>
                        </w:r>
                      </w:p>
                    </w:txbxContent>
                  </v:textbox>
                </v:shape>
                <v:shape id="TextBox 165" o:spid="_x0000_s1194" type="#_x0000_t202" style="position:absolute;left:16925;top:34525;width:4603;height:33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" filled="f" stroked="f">
                  <v:textbox>
                    <w:txbxContent>
                      <w:p w14:paraId="60956B2D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32</w:t>
                        </w:r>
                      </w:p>
                    </w:txbxContent>
                  </v:textbox>
                </v:shape>
                <v:shape id="TextBox 165" o:spid="_x0000_s1195" type="#_x0000_t202" style="position:absolute;left:21811;top:34525;width:4017;height:280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" filled="f" stroked="f">
                  <v:textbox>
                    <w:txbxContent>
                      <w:p w14:paraId="5F3D7CE1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36</w:t>
                        </w:r>
                      </w:p>
                    </w:txbxContent>
                  </v:textbox>
                </v:shape>
                <v:shape id="TextBox 165" o:spid="_x0000_s1196" type="#_x0000_t202" style="position:absolute;left:26556;top:34525;width:4034;height:32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" filled="f" stroked="f">
                  <v:textbox>
                    <w:txbxContent>
                      <w:p w14:paraId="54ECB448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65</w:t>
                        </w:r>
                      </w:p>
                    </w:txbxContent>
                  </v:textbox>
                </v:shape>
                <v:shape id="TextBox 165" o:spid="_x0000_s1197" type="#_x0000_t202" style="position:absolute;left:31511;top:34525;width:4016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" filled="f" stroked="f">
                  <v:textbox>
                    <w:txbxContent>
                      <w:p w14:paraId="17CD0141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67</w:t>
                        </w:r>
                      </w:p>
                    </w:txbxContent>
                  </v:textbox>
                </v:shape>
                <v:shape id="TextBox 165" o:spid="_x0000_s1198" type="#_x0000_t202" style="position:absolute;left:35620;top:34525;width:4670;height:30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" filled="f" stroked="f">
                  <v:textbox>
                    <w:txbxContent>
                      <w:p w14:paraId="2EB5DEF3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40</w:t>
                        </w:r>
                      </w:p>
                    </w:txbxContent>
                  </v:textbox>
                </v:shape>
                <v:shape id="TextBox 165" o:spid="_x0000_s1199" type="#_x0000_t202" style="position:absolute;left:40290;top:34525;width:4619;height:30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" filled="f" stroked="f">
                  <v:textbox>
                    <w:txbxContent>
                      <w:p w14:paraId="1236DCEF" w14:textId="77777777" w:rsidR="009539C5" w:rsidRDefault="009539C5" w:rsidP="00DD03C2">
                        <w:pPr>
                          <w:pStyle w:val="NormalWeb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</w:rPr>
                          <w:t>35</w:t>
                        </w:r>
                      </w:p>
                    </w:txbxContent>
                  </v:textbox>
                </v:shape>
                <v:line id="Straight Connector 8480" o:spid="_x0000_s1200" style="position:absolute;flip:x y;visibility:visible;mso-wrap-style:square" from="66246,27051" to="66246,3748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" strokecolor="black [3213]" strokeweight="1.5pt">
                  <v:stroke joinstyle="miter"/>
                </v:line>
                <v:line id="Straight Connector 8481" o:spid="_x0000_s1201" style="position:absolute;flip:x y;visibility:visible;mso-wrap-style:square" from="64770,27051" to="66246,2709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" strokecolor="black [3213]" strokeweight="1.5pt">
                  <v:stroke joinstyle="miter"/>
                </v:line>
                <v:line id="Straight Connector 8482" o:spid="_x0000_s1202" style="position:absolute;visibility:visible;mso-wrap-style:square" from="23082,9001" to="23082,1041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" strokecolor="black [3213]" strokeweight="1.5pt">
                  <v:stroke joinstyle="miter"/>
                </v:line>
                <v:line id="Straight Connector 8483" o:spid="_x0000_s1203" style="position:absolute;visibility:visible;mso-wrap-style:square" from="30480,9398" to="30480,106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" strokecolor="black [3213]" strokeweight="1.5pt">
                  <v:stroke joinstyle="miter"/>
                </v:line>
                <v:line id="Straight Connector 8484" o:spid="_x0000_s1204" style="position:absolute;visibility:visible;mso-wrap-style:square" from="17065,9144" to="17065,1041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" strokecolor="black [3213]" strokeweight="1.5pt">
                  <v:stroke joinstyle="miter"/>
                </v:line>
                <v:line id="Straight Connector 8485" o:spid="_x0000_s1205" style="position:absolute;visibility:visible;mso-wrap-style:square" from="17065,10414" to="50704,1077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" strokecolor="black [3213]" strokeweight="1.5pt">
                  <v:stroke joinstyle="miter"/>
                </v:line>
                <v:line id="Straight Connector 8486" o:spid="_x0000_s1206" style="position:absolute;visibility:visible;mso-wrap-style:square" from="39624,35052" to="39624,3890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" strokecolor="black [3213]"/>
                <v:line id="Straight Connector 8487" o:spid="_x0000_s1207" style="position:absolute;flip:x;visibility:visible;mso-wrap-style:square" from="20542,35052" to="20574,3884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" strokecolor="black [3213]"/>
                <v:line id="Straight Connector 8488" o:spid="_x0000_s1208" style="position:absolute;visibility:visible;mso-wrap-style:square" from="22098,43434" to="22098,4811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" strokecolor="black [3213]" strokeweight=".5pt">
                  <v:stroke joinstyle="miter"/>
                </v:line>
                <v:line id="Straight Connector 8489" o:spid="_x0000_s1209" style="position:absolute;visibility:visible;mso-wrap-style:square" from="27432,43434" to="27432,4811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" strokecolor="black [3213]" strokeweight=".5pt">
                  <v:stroke joinstyle="miter"/>
                </v:line>
                <v:line id="Straight Connector 8490" o:spid="_x0000_s1210" style="position:absolute;visibility:visible;mso-wrap-style:square" from="33528,43434" to="33637,4786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" strokecolor="black [3213]" strokeweight=".5pt">
                  <v:stroke joinstyle="miter"/>
                </v:line>
                <v:line id="Straight Connector 8491" o:spid="_x0000_s1211" style="position:absolute;visibility:visible;mso-wrap-style:square" from="39639,43434" to="39639,4811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" strokecolor="black [3213]" strokeweight=".5pt">
                  <v:stroke joinstyle="miter"/>
                </v:line>
                <v:line id="Straight Connector 8492" o:spid="_x0000_s1212" style="position:absolute;visibility:visible;mso-wrap-style:square" from="49530,43434" to="49577,4804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" strokecolor="black [3213]" strokeweight=".5pt">
                  <v:stroke joinstyle="miter"/>
                </v:line>
                <v:line id="Straight Connector 8493" o:spid="_x0000_s1213" style="position:absolute;visibility:visible;mso-wrap-style:square" from="55626,43434" to="55732,4811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" strokecolor="black [3213]" strokeweight=".5pt">
                  <v:stroke joinstyle="miter"/>
                </v:line>
                <v:line id="Straight Connector 8494" o:spid="_x0000_s1214" style="position:absolute;visibility:visible;mso-wrap-style:square" from="62166,43434" to="62277,4811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" strokecolor="black [3213]" strokeweight=".5pt">
                  <v:stroke joinstyle="miter"/>
                </v:line>
                <v:line id="Straight Connector 8495" o:spid="_x0000_s1215" style="position:absolute;visibility:visible;mso-wrap-style:square" from="70913,43449" to="70913,4811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" strokecolor="black [3213]" strokeweight=".5pt">
                  <v:stroke joinstyle="miter"/>
                </v:line>
                <w10:anchorlock/>
              </v:group>
            </w:pict>
          </mc:Fallback>
        </mc:AlternateContent>
      </w:r>
      <w:r w:rsidR="00E80BCD" w:rsidRPr="001D635E">
        <w:rPr>
          <w:sz w:val="24"/>
          <w:szCs w:val="24"/>
        </w:rPr>
        <w:t>Supplemental Figure 1. Compartmental model for Se metabolism in humans showing compartment label</w:t>
      </w:r>
      <w:r w:rsidR="00B51157">
        <w:rPr>
          <w:sz w:val="24"/>
          <w:szCs w:val="24"/>
        </w:rPr>
        <w:t xml:space="preserve">s. </w:t>
      </w:r>
      <w:r w:rsidR="0022542B">
        <w:rPr>
          <w:sz w:val="24"/>
          <w:szCs w:val="24"/>
        </w:rPr>
        <w:t>The n</w:t>
      </w:r>
      <w:r w:rsidR="00030420">
        <w:rPr>
          <w:sz w:val="24"/>
          <w:szCs w:val="24"/>
        </w:rPr>
        <w:t>umber</w:t>
      </w:r>
      <w:r w:rsidR="0022542B">
        <w:rPr>
          <w:sz w:val="24"/>
          <w:szCs w:val="24"/>
        </w:rPr>
        <w:t>s</w:t>
      </w:r>
      <w:r w:rsidR="00030420">
        <w:rPr>
          <w:sz w:val="24"/>
          <w:szCs w:val="24"/>
        </w:rPr>
        <w:t xml:space="preserve"> in the </w:t>
      </w:r>
      <w:r w:rsidR="00F514F0">
        <w:rPr>
          <w:sz w:val="24"/>
          <w:szCs w:val="24"/>
        </w:rPr>
        <w:t xml:space="preserve">top right of each </w:t>
      </w:r>
      <w:r w:rsidR="0022542B">
        <w:rPr>
          <w:sz w:val="24"/>
          <w:szCs w:val="24"/>
        </w:rPr>
        <w:t xml:space="preserve">compartment were those used in the WinSAAM files.  </w:t>
      </w:r>
      <w:r w:rsidR="00B51157" w:rsidRPr="00B51157">
        <w:rPr>
          <w:sz w:val="24"/>
          <w:szCs w:val="24"/>
        </w:rPr>
        <w:t xml:space="preserve">Published from Wastney et al. </w:t>
      </w:r>
      <w:r w:rsidR="00B51157" w:rsidRPr="00B51157">
        <w:rPr>
          <w:sz w:val="24"/>
          <w:szCs w:val="24"/>
        </w:rPr>
        <w:fldChar w:fldCharType="begin"/>
      </w:r>
      <w:r w:rsidR="00B51157" w:rsidRPr="00B51157">
        <w:rPr>
          <w:sz w:val="24"/>
          <w:szCs w:val="24"/>
        </w:rPr>
        <w:instrText xml:space="preserve"> ADDIN EN.CITE &lt;EndNote&gt;&lt;Cite&gt;&lt;Author&gt;Wastney&lt;/Author&gt;&lt;Year&gt;2011&lt;/Year&gt;&lt;RecNum&gt;2772&lt;/RecNum&gt;&lt;DisplayText&gt;[1]&lt;/DisplayText&gt;&lt;record&gt;&lt;rec-number&gt;2772&lt;/rec-number&gt;&lt;foreign-keys&gt;&lt;key app="EN" db-id="tp0525twbfsw09ef0s7vft53fe9xfa0rvpe9" timestamp="1433266615"&gt;2772&lt;/key&gt;&lt;/foreign-keys&gt;&lt;ref-type name="Journal Article"&gt;17&lt;/ref-type&gt;&lt;contributors&gt;&lt;authors&gt;&lt;author&gt;Wastney, M. E.&lt;/author&gt;&lt;author&gt;Combs, G. F., Jr.&lt;/author&gt;&lt;author&gt;Canfield, W. K.&lt;/author&gt;&lt;author&gt;Taylor, P. R.&lt;/author&gt;&lt;author&gt;Patterson, K. Y.&lt;/author&gt;&lt;author&gt;Hill, A. D.&lt;/author&gt;&lt;author&gt;Moler, J. E.&lt;/author&gt;&lt;author&gt;Patterson, B. H.&lt;/author&gt;&lt;/authors&gt;&lt;/contributors&gt;&lt;auth-address&gt;Metabolic Modeling Services Ltd., 7201 Blenheim, New Zealand.&lt;/auth-address&gt;&lt;titles&gt;&lt;title&gt;A human model of selenium that integrates metabolism from selenite and selenomethionine&lt;/title&gt;&lt;secondary-title&gt;J Nutr&lt;/secondary-title&gt;&lt;/titles&gt;&lt;periodical&gt;&lt;full-title&gt;J Nutr&lt;/full-title&gt;&lt;abbr-1&gt;The Journal of nutrition&lt;/abbr-1&gt;&lt;/periodical&gt;&lt;pages&gt;708-17&lt;/pages&gt;&lt;volume&gt;141&lt;/volume&gt;&lt;number&gt;4&lt;/number&gt;&lt;keywords&gt;&lt;keyword&gt;Adult&lt;/keyword&gt;&lt;keyword&gt;Erythrocytes/metabolism&lt;/keyword&gt;&lt;keyword&gt;Female&lt;/keyword&gt;&lt;keyword&gt;Gas Chromatography-Mass Spectrometry&lt;/keyword&gt;&lt;keyword&gt;Humans&lt;/keyword&gt;&lt;keyword&gt;Male&lt;/keyword&gt;&lt;keyword&gt;Middle Aged&lt;/keyword&gt;&lt;keyword&gt;Models, Biological&lt;/keyword&gt;&lt;keyword&gt;Selenomethionine/*pharmacokinetics&lt;/keyword&gt;&lt;keyword&gt;Sodium Selenite/*pharmacokinetics&lt;/keyword&gt;&lt;/keywords&gt;&lt;dates&gt;&lt;year&gt;2011&lt;/year&gt;&lt;pub-dates&gt;&lt;date&gt;Apr 1&lt;/date&gt;&lt;/pub-dates&gt;&lt;/dates&gt;&lt;isbn&gt;1541-6100 (Electronic)&amp;#xD;0022-3166 (Linking)&lt;/isbn&gt;&lt;accession-num&gt;21289202&lt;/accession-num&gt;&lt;urls&gt;&lt;related-urls&gt;&lt;url&gt;https://www.ncbi.nlm.nih.gov/pubmed/21289202&lt;/url&gt;&lt;/related-urls&gt;&lt;/urls&gt;&lt;custom2&gt;PMC3056583&lt;/custom2&gt;&lt;electronic-resource-num&gt;10.3945/jn.110.129049&lt;/electronic-resource-num&gt;&lt;/record&gt;&lt;/Cite&gt;&lt;/EndNote&gt;</w:instrText>
      </w:r>
      <w:r w:rsidR="00B51157" w:rsidRPr="00B51157">
        <w:rPr>
          <w:sz w:val="24"/>
          <w:szCs w:val="24"/>
        </w:rPr>
        <w:fldChar w:fldCharType="separate"/>
      </w:r>
      <w:r w:rsidR="00B51157" w:rsidRPr="00B51157">
        <w:rPr>
          <w:sz w:val="24"/>
          <w:szCs w:val="24"/>
        </w:rPr>
        <w:t>[</w:t>
      </w:r>
      <w:hyperlink w:anchor="_ENREF_1" w:tooltip="Wastney, 2011 #2772" w:history="1">
        <w:r w:rsidR="00B51157" w:rsidRPr="00B51157">
          <w:rPr>
            <w:sz w:val="24"/>
            <w:szCs w:val="24"/>
          </w:rPr>
          <w:t>1</w:t>
        </w:r>
      </w:hyperlink>
      <w:r w:rsidR="00B51157" w:rsidRPr="00B51157">
        <w:rPr>
          <w:sz w:val="24"/>
          <w:szCs w:val="24"/>
        </w:rPr>
        <w:t>]</w:t>
      </w:r>
      <w:r w:rsidR="00B51157" w:rsidRPr="00B51157">
        <w:rPr>
          <w:sz w:val="24"/>
          <w:szCs w:val="24"/>
        </w:rPr>
        <w:fldChar w:fldCharType="end"/>
      </w:r>
      <w:r w:rsidR="00B51157" w:rsidRPr="00B51157">
        <w:rPr>
          <w:sz w:val="24"/>
          <w:szCs w:val="24"/>
        </w:rPr>
        <w:t xml:space="preserve"> by permission of the American Society for Nutrition.</w:t>
      </w:r>
    </w:p>
    <w:p w14:paraId="3FF17712" w14:textId="77777777" w:rsidR="001F2420" w:rsidRPr="00E1583F" w:rsidRDefault="001F2420" w:rsidP="00E80BCD">
      <w:pPr>
        <w:spacing w:line="240" w:lineRule="auto"/>
        <w:rPr>
          <w:rFonts w:ascii="Arial" w:hAnsi="Arial" w:cs="Arial"/>
          <w:sz w:val="18"/>
          <w:szCs w:val="18"/>
        </w:rPr>
        <w:sectPr w:rsidR="001F2420" w:rsidRPr="00E1583F" w:rsidSect="002F0B68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1765F09" w14:textId="4D2CDB45" w:rsidR="00E80BCD" w:rsidRPr="001D635E" w:rsidRDefault="00DA2929" w:rsidP="00E1583F">
      <w:pPr>
        <w:spacing w:line="240" w:lineRule="auto"/>
        <w:rPr>
          <w:sz w:val="24"/>
          <w:szCs w:val="24"/>
        </w:rPr>
      </w:pPr>
      <w:r w:rsidRPr="00DA2929">
        <w:rPr>
          <w:rFonts w:ascii="Arial" w:hAnsi="Arial" w:cs="Arial"/>
          <w:noProof/>
          <w:sz w:val="18"/>
          <w:szCs w:val="18"/>
        </w:rPr>
        <w:lastRenderedPageBreak/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59CED08C" wp14:editId="34274019">
                <wp:simplePos x="0" y="0"/>
                <wp:positionH relativeFrom="column">
                  <wp:posOffset>120650</wp:posOffset>
                </wp:positionH>
                <wp:positionV relativeFrom="paragraph">
                  <wp:posOffset>87630</wp:posOffset>
                </wp:positionV>
                <wp:extent cx="7937500" cy="4540250"/>
                <wp:effectExtent l="0" t="0" r="635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937500" cy="45402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3DBAC4" w14:textId="6A2423CE" w:rsidR="009539C5" w:rsidRDefault="009539C5">
                            <w:r w:rsidRPr="009539C5">
                              <w:rPr>
                                <w:noProof/>
                              </w:rPr>
                              <w:drawing>
                                <wp:inline distT="0" distB="0" distL="0" distR="0" wp14:anchorId="626D2412" wp14:editId="7FC787ED">
                                  <wp:extent cx="7745730" cy="4036060"/>
                                  <wp:effectExtent l="0" t="0" r="7620" b="2540"/>
                                  <wp:docPr id="3" name="Picture 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7745730" cy="403606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CED08C" id="_x0000_s1216" type="#_x0000_t202" style="position:absolute;margin-left:9.5pt;margin-top:6.9pt;width:625pt;height:357.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" stroked="f">
                <v:textbox>
                  <w:txbxContent>
                    <w:p w14:paraId="503DBAC4" w14:textId="6A2423CE" w:rsidR="009539C5" w:rsidRDefault="009539C5">
                      <w:r w:rsidRPr="009539C5">
                        <w:rPr>
                          <w:noProof/>
                        </w:rPr>
                        <w:drawing>
                          <wp:inline distT="0" distB="0" distL="0" distR="0" wp14:anchorId="626D2412" wp14:editId="7FC787ED">
                            <wp:extent cx="7745730" cy="4036060"/>
                            <wp:effectExtent l="0" t="0" r="7620" b="2540"/>
                            <wp:docPr id="3" name="Picture 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7745730" cy="403606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80BCD" w:rsidRPr="001D635E">
        <w:rPr>
          <w:sz w:val="24"/>
          <w:szCs w:val="24"/>
        </w:rPr>
        <w:t xml:space="preserve">Supplemental Figure 2. PK1 Sel vs SeMet: Tracer data for a male subject for </w:t>
      </w:r>
      <w:r w:rsidR="00E80BCD" w:rsidRPr="001D635E">
        <w:rPr>
          <w:i/>
          <w:sz w:val="24"/>
          <w:szCs w:val="24"/>
        </w:rPr>
        <w:t>Sel</w:t>
      </w:r>
      <w:r w:rsidR="00E80BCD" w:rsidRPr="001D635E">
        <w:rPr>
          <w:sz w:val="24"/>
          <w:szCs w:val="24"/>
        </w:rPr>
        <w:t xml:space="preserve"> (</w:t>
      </w:r>
      <w:r w:rsidR="00E80BCD" w:rsidRPr="001D635E">
        <w:rPr>
          <w:sz w:val="24"/>
          <w:szCs w:val="24"/>
          <w:vertAlign w:val="superscript"/>
        </w:rPr>
        <w:t>76</w:t>
      </w:r>
      <w:r w:rsidR="00E80BCD" w:rsidRPr="001D635E">
        <w:rPr>
          <w:sz w:val="24"/>
          <w:szCs w:val="24"/>
        </w:rPr>
        <w:t xml:space="preserve">Se-Sel, </w:t>
      </w:r>
      <w:r w:rsidR="00E80BCD" w:rsidRPr="001D635E">
        <w:rPr>
          <w:sz w:val="24"/>
          <w:szCs w:val="24"/>
        </w:rPr>
        <w:sym w:font="Marlett" w:char="F020"/>
      </w:r>
      <w:r w:rsidR="00E80BCD" w:rsidRPr="001D635E">
        <w:rPr>
          <w:sz w:val="24"/>
          <w:szCs w:val="24"/>
        </w:rPr>
        <w:t xml:space="preserve">), and </w:t>
      </w:r>
      <w:proofErr w:type="gramStart"/>
      <w:r w:rsidR="00E80BCD" w:rsidRPr="001D635E">
        <w:rPr>
          <w:i/>
          <w:sz w:val="24"/>
          <w:szCs w:val="24"/>
        </w:rPr>
        <w:t>SeMet</w:t>
      </w:r>
      <w:r w:rsidR="00E80BCD" w:rsidRPr="001D635E">
        <w:rPr>
          <w:sz w:val="24"/>
          <w:szCs w:val="24"/>
        </w:rPr>
        <w:t xml:space="preserve">  (</w:t>
      </w:r>
      <w:proofErr w:type="gramEnd"/>
      <w:r w:rsidR="00E80BCD" w:rsidRPr="001D635E">
        <w:rPr>
          <w:sz w:val="24"/>
          <w:szCs w:val="24"/>
          <w:vertAlign w:val="superscript"/>
        </w:rPr>
        <w:t>74</w:t>
      </w:r>
      <w:r w:rsidR="00E80BCD" w:rsidRPr="001D635E">
        <w:rPr>
          <w:sz w:val="24"/>
          <w:szCs w:val="24"/>
        </w:rPr>
        <w:t>Se –SeMet,  ∆). Symbols are observed values; lines are model-calculated values (Supplemental Figure 1) for plasma 0-40 h after isotope administration (</w:t>
      </w:r>
      <w:r w:rsidR="00E80BCD" w:rsidRPr="001D635E">
        <w:rPr>
          <w:i/>
          <w:sz w:val="24"/>
          <w:szCs w:val="24"/>
        </w:rPr>
        <w:t>A</w:t>
      </w:r>
      <w:proofErr w:type="gramStart"/>
      <w:r w:rsidR="00E80BCD" w:rsidRPr="001D635E">
        <w:rPr>
          <w:sz w:val="24"/>
          <w:szCs w:val="24"/>
        </w:rPr>
        <w:t>),  plasma</w:t>
      </w:r>
      <w:proofErr w:type="gramEnd"/>
      <w:r w:rsidR="00E80BCD" w:rsidRPr="001D635E">
        <w:rPr>
          <w:sz w:val="24"/>
          <w:szCs w:val="24"/>
        </w:rPr>
        <w:t xml:space="preserve"> 0-260 h (</w:t>
      </w:r>
      <w:r w:rsidR="00E80BCD" w:rsidRPr="001D635E">
        <w:rPr>
          <w:i/>
          <w:sz w:val="24"/>
          <w:szCs w:val="24"/>
        </w:rPr>
        <w:t>B</w:t>
      </w:r>
      <w:r w:rsidR="00E80BCD" w:rsidRPr="001D635E">
        <w:rPr>
          <w:sz w:val="24"/>
          <w:szCs w:val="24"/>
        </w:rPr>
        <w:t>), plasma 0-2800 h (</w:t>
      </w:r>
      <w:r w:rsidR="00E80BCD" w:rsidRPr="001D635E">
        <w:rPr>
          <w:i/>
          <w:sz w:val="24"/>
          <w:szCs w:val="24"/>
        </w:rPr>
        <w:t>C</w:t>
      </w:r>
      <w:r w:rsidR="00E80BCD" w:rsidRPr="001D635E">
        <w:rPr>
          <w:sz w:val="24"/>
          <w:szCs w:val="24"/>
        </w:rPr>
        <w:t>), RBC (</w:t>
      </w:r>
      <w:r w:rsidR="00E80BCD" w:rsidRPr="001D635E">
        <w:rPr>
          <w:i/>
          <w:sz w:val="24"/>
          <w:szCs w:val="24"/>
        </w:rPr>
        <w:t>D</w:t>
      </w:r>
      <w:r w:rsidR="00E80BCD" w:rsidRPr="001D635E">
        <w:rPr>
          <w:sz w:val="24"/>
          <w:szCs w:val="24"/>
        </w:rPr>
        <w:t>),  urine (</w:t>
      </w:r>
      <w:r w:rsidR="00E80BCD" w:rsidRPr="001D635E">
        <w:rPr>
          <w:i/>
          <w:sz w:val="24"/>
          <w:szCs w:val="24"/>
        </w:rPr>
        <w:t>E</w:t>
      </w:r>
      <w:r w:rsidR="00E80BCD" w:rsidRPr="001D635E">
        <w:rPr>
          <w:sz w:val="24"/>
          <w:szCs w:val="24"/>
        </w:rPr>
        <w:t>), Feces (</w:t>
      </w:r>
      <w:r w:rsidR="00E80BCD" w:rsidRPr="001D635E">
        <w:rPr>
          <w:i/>
          <w:sz w:val="24"/>
          <w:szCs w:val="24"/>
        </w:rPr>
        <w:t>F</w:t>
      </w:r>
      <w:r w:rsidR="00E80BCD" w:rsidRPr="001D635E">
        <w:rPr>
          <w:sz w:val="24"/>
          <w:szCs w:val="24"/>
        </w:rPr>
        <w:t>) and for total Se excreted in urine (</w:t>
      </w:r>
      <w:r w:rsidR="00E80BCD" w:rsidRPr="001D635E">
        <w:rPr>
          <w:i/>
          <w:sz w:val="24"/>
          <w:szCs w:val="24"/>
        </w:rPr>
        <w:t>G</w:t>
      </w:r>
      <w:r w:rsidR="00E80BCD" w:rsidRPr="001D635E">
        <w:rPr>
          <w:sz w:val="24"/>
          <w:szCs w:val="24"/>
        </w:rPr>
        <w:t>) and feces (</w:t>
      </w:r>
      <w:r w:rsidR="00E80BCD" w:rsidRPr="001D635E">
        <w:rPr>
          <w:i/>
          <w:sz w:val="24"/>
          <w:szCs w:val="24"/>
        </w:rPr>
        <w:t>H</w:t>
      </w:r>
      <w:r w:rsidR="00E80BCD" w:rsidRPr="001D635E">
        <w:rPr>
          <w:sz w:val="24"/>
          <w:szCs w:val="24"/>
        </w:rPr>
        <w:t xml:space="preserve">). </w:t>
      </w:r>
      <w:r w:rsidR="00E80BCD" w:rsidRPr="001D635E">
        <w:rPr>
          <w:sz w:val="24"/>
          <w:szCs w:val="24"/>
        </w:rPr>
        <w:br w:type="page"/>
      </w:r>
    </w:p>
    <w:p w14:paraId="2528A2A1" w14:textId="48F61DCA" w:rsidR="00E80BCD" w:rsidRPr="00E1583F" w:rsidRDefault="00991363" w:rsidP="00E80BCD">
      <w:pPr>
        <w:rPr>
          <w:rFonts w:ascii="Arial" w:hAnsi="Arial" w:cs="Arial"/>
          <w:noProof/>
          <w:sz w:val="18"/>
          <w:szCs w:val="18"/>
        </w:rPr>
      </w:pPr>
      <w:r w:rsidRPr="00991363">
        <w:rPr>
          <w:rFonts w:ascii="Arial" w:hAnsi="Arial" w:cs="Arial"/>
          <w:noProof/>
          <w:sz w:val="18"/>
          <w:szCs w:val="18"/>
        </w:rPr>
        <w:lastRenderedPageBreak/>
        <mc:AlternateContent>
          <mc:Choice Requires="wps">
            <w:drawing>
              <wp:inline distT="0" distB="0" distL="0" distR="0" wp14:anchorId="777E18E5" wp14:editId="24E1ADFE">
                <wp:extent cx="8470900" cy="4756150"/>
                <wp:effectExtent l="0" t="0" r="6350" b="6350"/>
                <wp:docPr id="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470900" cy="47561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5173B77" w14:textId="5E756CD8" w:rsidR="009539C5" w:rsidRDefault="00A11F4C">
                            <w:r w:rsidRPr="00A11F4C">
                              <w:rPr>
                                <w:noProof/>
                              </w:rPr>
                              <w:drawing>
                                <wp:inline distT="0" distB="0" distL="0" distR="0" wp14:anchorId="149E0FED" wp14:editId="50AED6DB">
                                  <wp:extent cx="7480935" cy="4655820"/>
                                  <wp:effectExtent l="0" t="0" r="5715" b="0"/>
                                  <wp:docPr id="4" name="Picture 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7480935" cy="465582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77E18E5" id="Text Box 2" o:spid="_x0000_s1217" type="#_x0000_t202" style="width:667pt;height:374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" stroked="f">
                <v:textbox>
                  <w:txbxContent>
                    <w:p w14:paraId="15173B77" w14:textId="5E756CD8" w:rsidR="009539C5" w:rsidRDefault="00A11F4C">
                      <w:r w:rsidRPr="00A11F4C">
                        <w:rPr>
                          <w:noProof/>
                        </w:rPr>
                        <w:drawing>
                          <wp:inline distT="0" distB="0" distL="0" distR="0" wp14:anchorId="149E0FED" wp14:editId="50AED6DB">
                            <wp:extent cx="7480935" cy="4655820"/>
                            <wp:effectExtent l="0" t="0" r="5715" b="0"/>
                            <wp:docPr id="4" name="Picture 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7480935" cy="465582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anchorlock/>
              </v:shape>
            </w:pict>
          </mc:Fallback>
        </mc:AlternateContent>
      </w:r>
      <w:r w:rsidR="00E80BCD" w:rsidRPr="00E1583F">
        <w:rPr>
          <w:rFonts w:ascii="Arial" w:hAnsi="Arial" w:cs="Arial"/>
          <w:noProof/>
          <w:sz w:val="18"/>
          <w:szCs w:val="18"/>
        </w:rPr>
        <w:t xml:space="preserve"> </w:t>
      </w:r>
    </w:p>
    <w:p w14:paraId="22F3C378" w14:textId="77777777" w:rsidR="00E80BCD" w:rsidRPr="001D635E" w:rsidRDefault="00E80BCD" w:rsidP="00E80BCD">
      <w:pPr>
        <w:spacing w:line="240" w:lineRule="auto"/>
        <w:rPr>
          <w:sz w:val="24"/>
          <w:szCs w:val="24"/>
        </w:rPr>
      </w:pPr>
      <w:r w:rsidRPr="001D635E">
        <w:rPr>
          <w:sz w:val="24"/>
          <w:szCs w:val="24"/>
        </w:rPr>
        <w:t>Supplemental Figure</w:t>
      </w:r>
      <w:r w:rsidRPr="001D635E">
        <w:rPr>
          <w:color w:val="FF0000"/>
          <w:sz w:val="24"/>
          <w:szCs w:val="24"/>
        </w:rPr>
        <w:t xml:space="preserve"> </w:t>
      </w:r>
      <w:r w:rsidRPr="001D635E">
        <w:rPr>
          <w:sz w:val="24"/>
          <w:szCs w:val="24"/>
        </w:rPr>
        <w:t xml:space="preserve">3.  PK2 Sel vs SeMet: Tracer data for a male subject for </w:t>
      </w:r>
      <w:r w:rsidRPr="001D635E">
        <w:rPr>
          <w:i/>
          <w:sz w:val="24"/>
          <w:szCs w:val="24"/>
        </w:rPr>
        <w:t>Sel</w:t>
      </w:r>
      <w:r w:rsidRPr="001D635E">
        <w:rPr>
          <w:sz w:val="24"/>
          <w:szCs w:val="24"/>
        </w:rPr>
        <w:t xml:space="preserve"> (</w:t>
      </w:r>
      <w:r w:rsidRPr="001D635E">
        <w:rPr>
          <w:sz w:val="24"/>
          <w:szCs w:val="24"/>
          <w:vertAlign w:val="superscript"/>
        </w:rPr>
        <w:t>76</w:t>
      </w:r>
      <w:r w:rsidRPr="001D635E">
        <w:rPr>
          <w:sz w:val="24"/>
          <w:szCs w:val="24"/>
        </w:rPr>
        <w:t xml:space="preserve">Se-Sel, </w:t>
      </w:r>
      <w:r w:rsidRPr="001D635E">
        <w:rPr>
          <w:sz w:val="24"/>
          <w:szCs w:val="24"/>
        </w:rPr>
        <w:sym w:font="Marlett" w:char="F067"/>
      </w:r>
      <w:r w:rsidRPr="001D635E">
        <w:rPr>
          <w:sz w:val="24"/>
          <w:szCs w:val="24"/>
        </w:rPr>
        <w:t xml:space="preserve">) and </w:t>
      </w:r>
      <w:proofErr w:type="gramStart"/>
      <w:r w:rsidRPr="001D635E">
        <w:rPr>
          <w:i/>
          <w:sz w:val="24"/>
          <w:szCs w:val="24"/>
        </w:rPr>
        <w:t>SeMet</w:t>
      </w:r>
      <w:r w:rsidRPr="001D635E">
        <w:rPr>
          <w:sz w:val="24"/>
          <w:szCs w:val="24"/>
        </w:rPr>
        <w:t xml:space="preserve">  (</w:t>
      </w:r>
      <w:proofErr w:type="gramEnd"/>
      <w:r w:rsidRPr="001D635E">
        <w:rPr>
          <w:sz w:val="24"/>
          <w:szCs w:val="24"/>
          <w:vertAlign w:val="superscript"/>
        </w:rPr>
        <w:t>74</w:t>
      </w:r>
      <w:r w:rsidRPr="001D635E">
        <w:rPr>
          <w:sz w:val="24"/>
          <w:szCs w:val="24"/>
        </w:rPr>
        <w:t xml:space="preserve">Se –SeMet, </w:t>
      </w:r>
      <w:r w:rsidRPr="001D635E">
        <w:rPr>
          <w:sz w:val="24"/>
          <w:szCs w:val="24"/>
        </w:rPr>
        <w:sym w:font="Wingdings 3" w:char="F070"/>
      </w:r>
      <w:r w:rsidRPr="001D635E">
        <w:rPr>
          <w:sz w:val="24"/>
          <w:szCs w:val="24"/>
        </w:rPr>
        <w:t>). Symbols are observed values; lines are model-calculated values (Supplemental Figure 1) for plasma 0-40 h after isotope administration (</w:t>
      </w:r>
      <w:r w:rsidRPr="001D635E">
        <w:rPr>
          <w:i/>
          <w:sz w:val="24"/>
          <w:szCs w:val="24"/>
        </w:rPr>
        <w:t>A</w:t>
      </w:r>
      <w:proofErr w:type="gramStart"/>
      <w:r w:rsidRPr="001D635E">
        <w:rPr>
          <w:sz w:val="24"/>
          <w:szCs w:val="24"/>
        </w:rPr>
        <w:t>),  plasma</w:t>
      </w:r>
      <w:proofErr w:type="gramEnd"/>
      <w:r w:rsidRPr="001D635E">
        <w:rPr>
          <w:sz w:val="24"/>
          <w:szCs w:val="24"/>
        </w:rPr>
        <w:t xml:space="preserve"> 0-260 h (</w:t>
      </w:r>
      <w:r w:rsidRPr="001D635E">
        <w:rPr>
          <w:i/>
          <w:sz w:val="24"/>
          <w:szCs w:val="24"/>
        </w:rPr>
        <w:t>B</w:t>
      </w:r>
      <w:r w:rsidRPr="001D635E">
        <w:rPr>
          <w:sz w:val="24"/>
          <w:szCs w:val="24"/>
        </w:rPr>
        <w:t>), plasma 0-2800 h (</w:t>
      </w:r>
      <w:r w:rsidRPr="001D635E">
        <w:rPr>
          <w:i/>
          <w:sz w:val="24"/>
          <w:szCs w:val="24"/>
        </w:rPr>
        <w:t>C</w:t>
      </w:r>
      <w:r w:rsidRPr="001D635E">
        <w:rPr>
          <w:sz w:val="24"/>
          <w:szCs w:val="24"/>
        </w:rPr>
        <w:t>), RBC (</w:t>
      </w:r>
      <w:r w:rsidRPr="001D635E">
        <w:rPr>
          <w:i/>
          <w:sz w:val="24"/>
          <w:szCs w:val="24"/>
        </w:rPr>
        <w:t>D</w:t>
      </w:r>
      <w:r w:rsidRPr="001D635E">
        <w:rPr>
          <w:sz w:val="24"/>
          <w:szCs w:val="24"/>
        </w:rPr>
        <w:t>),  urine (</w:t>
      </w:r>
      <w:r w:rsidRPr="001D635E">
        <w:rPr>
          <w:i/>
          <w:sz w:val="24"/>
          <w:szCs w:val="24"/>
        </w:rPr>
        <w:t>E</w:t>
      </w:r>
      <w:r w:rsidRPr="001D635E">
        <w:rPr>
          <w:sz w:val="24"/>
          <w:szCs w:val="24"/>
        </w:rPr>
        <w:t>), feces (</w:t>
      </w:r>
      <w:r w:rsidRPr="001D635E">
        <w:rPr>
          <w:i/>
          <w:sz w:val="24"/>
          <w:szCs w:val="24"/>
        </w:rPr>
        <w:t>F</w:t>
      </w:r>
      <w:r w:rsidRPr="001D635E">
        <w:rPr>
          <w:sz w:val="24"/>
          <w:szCs w:val="24"/>
        </w:rPr>
        <w:t>) and for total Se excreted in urine (</w:t>
      </w:r>
      <w:r w:rsidRPr="001D635E">
        <w:rPr>
          <w:i/>
          <w:sz w:val="24"/>
          <w:szCs w:val="24"/>
        </w:rPr>
        <w:t>G</w:t>
      </w:r>
      <w:r w:rsidRPr="001D635E">
        <w:rPr>
          <w:sz w:val="24"/>
          <w:szCs w:val="24"/>
        </w:rPr>
        <w:t>) and feces (</w:t>
      </w:r>
      <w:r w:rsidRPr="001D635E">
        <w:rPr>
          <w:i/>
          <w:sz w:val="24"/>
          <w:szCs w:val="24"/>
        </w:rPr>
        <w:t>H</w:t>
      </w:r>
      <w:r w:rsidRPr="001D635E">
        <w:rPr>
          <w:sz w:val="24"/>
          <w:szCs w:val="24"/>
        </w:rPr>
        <w:t>).</w:t>
      </w:r>
    </w:p>
    <w:p w14:paraId="7C9EA948" w14:textId="463E62BB" w:rsidR="00E80BCD" w:rsidRPr="00E1583F" w:rsidRDefault="00E80BCD" w:rsidP="00E80BCD">
      <w:pPr>
        <w:rPr>
          <w:rFonts w:ascii="Arial" w:hAnsi="Arial" w:cs="Arial"/>
          <w:noProof/>
          <w:sz w:val="18"/>
          <w:szCs w:val="18"/>
        </w:rPr>
      </w:pPr>
      <w:r w:rsidRPr="00E1583F">
        <w:rPr>
          <w:rFonts w:ascii="Arial" w:hAnsi="Arial" w:cs="Arial"/>
          <w:sz w:val="18"/>
          <w:szCs w:val="18"/>
        </w:rPr>
        <w:br w:type="page"/>
      </w:r>
      <w:r w:rsidR="009C5F2C">
        <w:rPr>
          <w:noProof/>
        </w:rPr>
        <w:lastRenderedPageBreak/>
        <w:drawing>
          <wp:anchor distT="0" distB="0" distL="114300" distR="114300" simplePos="0" relativeHeight="251684864" behindDoc="0" locked="0" layoutInCell="1" allowOverlap="1" wp14:anchorId="27044D35" wp14:editId="034E2CAE">
            <wp:simplePos x="0" y="0"/>
            <wp:positionH relativeFrom="column">
              <wp:posOffset>6057901</wp:posOffset>
            </wp:positionH>
            <wp:positionV relativeFrom="paragraph">
              <wp:posOffset>186056</wp:posOffset>
            </wp:positionV>
            <wp:extent cx="2895600" cy="1522026"/>
            <wp:effectExtent l="0" t="0" r="0" b="2540"/>
            <wp:wrapNone/>
            <wp:docPr id="23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4" name="Picture 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246" t="6107" r="5511" b="1043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7614" cy="1523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961758">
        <w:rPr>
          <w:noProof/>
        </w:rPr>
        <w:drawing>
          <wp:anchor distT="0" distB="0" distL="114300" distR="114300" simplePos="0" relativeHeight="251687936" behindDoc="0" locked="0" layoutInCell="1" allowOverlap="1" wp14:anchorId="6A2776FF" wp14:editId="628A141F">
            <wp:simplePos x="0" y="0"/>
            <wp:positionH relativeFrom="column">
              <wp:posOffset>6096000</wp:posOffset>
            </wp:positionH>
            <wp:positionV relativeFrom="paragraph">
              <wp:posOffset>1733868</wp:posOffset>
            </wp:positionV>
            <wp:extent cx="2733675" cy="1389268"/>
            <wp:effectExtent l="0" t="0" r="0" b="1905"/>
            <wp:wrapNone/>
            <wp:docPr id="5127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7" name="Picture 9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67" t="6819" r="4248" b="956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379" cy="139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961758">
        <w:rPr>
          <w:noProof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1D5E7D4F" wp14:editId="3C7C2203">
                <wp:simplePos x="0" y="0"/>
                <wp:positionH relativeFrom="column">
                  <wp:posOffset>7766050</wp:posOffset>
                </wp:positionH>
                <wp:positionV relativeFrom="paragraph">
                  <wp:posOffset>379730</wp:posOffset>
                </wp:positionV>
                <wp:extent cx="857250" cy="762000"/>
                <wp:effectExtent l="0" t="0" r="19050" b="19050"/>
                <wp:wrapNone/>
                <wp:docPr id="20" name="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57250" cy="762000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ysClr val="windowText" lastClr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71562141" w14:textId="77777777" w:rsidR="00961758" w:rsidRDefault="00961758" w:rsidP="00961758">
                            <w:pPr>
                              <w:spacing w:line="240" w:lineRule="auto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proofErr w:type="gramStart"/>
                            <w:r>
                              <w:rPr>
                                <w:rFonts w:ascii="Calibri" w:eastAsia="+mn-ea" w:hAnsi="+mn-ea" w:cs="Arial"/>
                                <w:color w:val="000000"/>
                                <w:kern w:val="24"/>
                              </w:rPr>
                              <w:t>□</w:t>
                            </w:r>
                            <w:r>
                              <w:rPr>
                                <w:rFonts w:ascii="Calibri" w:eastAsia="+mn-ea" w:hAnsi="+mn-ea" w:cs="Arial"/>
                                <w:color w:val="000000"/>
                                <w:kern w:val="24"/>
                              </w:rPr>
                              <w:t xml:space="preserve">  </w:t>
                            </w:r>
                            <w:r>
                              <w:rPr>
                                <w:rFonts w:ascii="Calibri" w:eastAsia="+mn-ea" w:hAnsi="Calibri" w:cs="Arial"/>
                                <w:i/>
                                <w:iCs/>
                                <w:color w:val="000000"/>
                                <w:kern w:val="24"/>
                              </w:rPr>
                              <w:t>Sel</w:t>
                            </w:r>
                            <w:proofErr w:type="gramEnd"/>
                            <w:r>
                              <w:rPr>
                                <w:rFonts w:ascii="Calibri" w:eastAsia="+mn-ea" w:hAnsi="Calibri" w:cs="Arial"/>
                                <w:color w:val="000000"/>
                                <w:kern w:val="24"/>
                              </w:rPr>
                              <w:t xml:space="preserve"> PK1</w:t>
                            </w:r>
                          </w:p>
                          <w:p w14:paraId="1046B4D3" w14:textId="77777777" w:rsidR="00961758" w:rsidRDefault="00961758" w:rsidP="00961758">
                            <w:pPr>
                              <w:spacing w:line="240" w:lineRule="auto"/>
                              <w:textAlignment w:val="baseline"/>
                            </w:pPr>
                            <w:r>
                              <w:rPr>
                                <w:rFonts w:ascii="Arial" w:eastAsia="+mn-ea" w:hAnsi="+mn-ea" w:cs="Arial"/>
                                <w:i/>
                                <w:iCs/>
                                <w:color w:val="000000"/>
                                <w:kern w:val="24"/>
                              </w:rPr>
                              <w:t>■</w:t>
                            </w:r>
                            <w:r>
                              <w:rPr>
                                <w:rFonts w:ascii="Arial" w:eastAsia="+mn-ea" w:hAnsi="+mn-ea" w:cs="Arial"/>
                                <w:i/>
                                <w:iCs/>
                                <w:color w:val="000000"/>
                                <w:kern w:val="24"/>
                              </w:rPr>
                              <w:t xml:space="preserve"> </w:t>
                            </w:r>
                            <w:r>
                              <w:rPr>
                                <w:rFonts w:ascii="Calibri" w:eastAsia="+mn-ea" w:hAnsi="Calibri" w:cs="Arial"/>
                                <w:i/>
                                <w:iCs/>
                                <w:color w:val="000000"/>
                                <w:kern w:val="24"/>
                              </w:rPr>
                              <w:t>Sel</w:t>
                            </w:r>
                            <w:r>
                              <w:rPr>
                                <w:rFonts w:ascii="Calibri" w:eastAsia="+mn-ea" w:hAnsi="Calibri" w:cs="Arial"/>
                                <w:color w:val="000000"/>
                                <w:kern w:val="24"/>
                              </w:rPr>
                              <w:t xml:space="preserve"> PK2</w:t>
                            </w:r>
                          </w:p>
                        </w:txbxContent>
                      </wps:txbx>
                      <wps:bodyPr wrap="square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D5E7D4F" id="Rectangle 1" o:spid="_x0000_s1218" style="position:absolute;margin-left:611.5pt;margin-top:29.9pt;width:67.5pt;height:60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" filled="f" strokecolor="windowText">
                <v:textbox>
                  <w:txbxContent>
                    <w:p w14:paraId="71562141" w14:textId="77777777" w:rsidR="00961758" w:rsidRDefault="00961758" w:rsidP="00961758">
                      <w:pPr>
                        <w:spacing w:line="240" w:lineRule="auto"/>
                        <w:textAlignment w:val="baseline"/>
                        <w:rPr>
                          <w:sz w:val="24"/>
                          <w:szCs w:val="24"/>
                        </w:rPr>
                      </w:pPr>
                      <w:proofErr w:type="gramStart"/>
                      <w:r>
                        <w:rPr>
                          <w:rFonts w:ascii="Calibri" w:eastAsia="+mn-ea" w:hAnsi="+mn-ea" w:cs="Arial"/>
                          <w:color w:val="000000"/>
                          <w:kern w:val="24"/>
                        </w:rPr>
                        <w:t>□</w:t>
                      </w:r>
                      <w:r>
                        <w:rPr>
                          <w:rFonts w:ascii="Calibri" w:eastAsia="+mn-ea" w:hAnsi="+mn-ea" w:cs="Arial"/>
                          <w:color w:val="000000"/>
                          <w:kern w:val="24"/>
                        </w:rPr>
                        <w:t xml:space="preserve">  </w:t>
                      </w:r>
                      <w:r>
                        <w:rPr>
                          <w:rFonts w:ascii="Calibri" w:eastAsia="+mn-ea" w:hAnsi="Calibri" w:cs="Arial"/>
                          <w:i/>
                          <w:iCs/>
                          <w:color w:val="000000"/>
                          <w:kern w:val="24"/>
                        </w:rPr>
                        <w:t>Sel</w:t>
                      </w:r>
                      <w:proofErr w:type="gramEnd"/>
                      <w:r>
                        <w:rPr>
                          <w:rFonts w:ascii="Calibri" w:eastAsia="+mn-ea" w:hAnsi="Calibri" w:cs="Arial"/>
                          <w:color w:val="000000"/>
                          <w:kern w:val="24"/>
                        </w:rPr>
                        <w:t xml:space="preserve"> PK1</w:t>
                      </w:r>
                    </w:p>
                    <w:p w14:paraId="1046B4D3" w14:textId="77777777" w:rsidR="00961758" w:rsidRDefault="00961758" w:rsidP="00961758">
                      <w:pPr>
                        <w:spacing w:line="240" w:lineRule="auto"/>
                        <w:textAlignment w:val="baseline"/>
                      </w:pPr>
                      <w:r>
                        <w:rPr>
                          <w:rFonts w:ascii="Arial" w:eastAsia="+mn-ea" w:hAnsi="+mn-ea" w:cs="Arial"/>
                          <w:i/>
                          <w:iCs/>
                          <w:color w:val="000000"/>
                          <w:kern w:val="24"/>
                        </w:rPr>
                        <w:t>■</w:t>
                      </w:r>
                      <w:r>
                        <w:rPr>
                          <w:rFonts w:ascii="Arial" w:eastAsia="+mn-ea" w:hAnsi="+mn-ea" w:cs="Arial"/>
                          <w:i/>
                          <w:iCs/>
                          <w:color w:val="000000"/>
                          <w:kern w:val="24"/>
                        </w:rPr>
                        <w:t xml:space="preserve"> </w:t>
                      </w:r>
                      <w:r>
                        <w:rPr>
                          <w:rFonts w:ascii="Calibri" w:eastAsia="+mn-ea" w:hAnsi="Calibri" w:cs="Arial"/>
                          <w:i/>
                          <w:iCs/>
                          <w:color w:val="000000"/>
                          <w:kern w:val="24"/>
                        </w:rPr>
                        <w:t>Sel</w:t>
                      </w:r>
                      <w:r>
                        <w:rPr>
                          <w:rFonts w:ascii="Calibri" w:eastAsia="+mn-ea" w:hAnsi="Calibri" w:cs="Arial"/>
                          <w:color w:val="000000"/>
                          <w:kern w:val="24"/>
                        </w:rPr>
                        <w:t xml:space="preserve"> PK2</w:t>
                      </w:r>
                    </w:p>
                  </w:txbxContent>
                </v:textbox>
              </v:rect>
            </w:pict>
          </mc:Fallback>
        </mc:AlternateContent>
      </w:r>
      <w:r w:rsidR="00961758">
        <w:rPr>
          <w:noProof/>
        </w:rPr>
        <w:drawing>
          <wp:anchor distT="0" distB="0" distL="114300" distR="114300" simplePos="0" relativeHeight="251682816" behindDoc="0" locked="0" layoutInCell="1" allowOverlap="1" wp14:anchorId="563A5097" wp14:editId="15A25551">
            <wp:simplePos x="0" y="0"/>
            <wp:positionH relativeFrom="column">
              <wp:posOffset>290830</wp:posOffset>
            </wp:positionH>
            <wp:positionV relativeFrom="paragraph">
              <wp:posOffset>185420</wp:posOffset>
            </wp:positionV>
            <wp:extent cx="2654917" cy="1425818"/>
            <wp:effectExtent l="0" t="0" r="0" b="3175"/>
            <wp:wrapNone/>
            <wp:docPr id="21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2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74" t="7639" r="6042" b="937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4917" cy="14258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961758">
        <w:rPr>
          <w:noProof/>
        </w:rPr>
        <w:drawing>
          <wp:anchor distT="0" distB="0" distL="114300" distR="114300" simplePos="0" relativeHeight="251683840" behindDoc="0" locked="0" layoutInCell="1" allowOverlap="1" wp14:anchorId="2AE5ED03" wp14:editId="18E52D9E">
            <wp:simplePos x="0" y="0"/>
            <wp:positionH relativeFrom="column">
              <wp:posOffset>3149600</wp:posOffset>
            </wp:positionH>
            <wp:positionV relativeFrom="paragraph">
              <wp:posOffset>194945</wp:posOffset>
            </wp:positionV>
            <wp:extent cx="2836386" cy="1480716"/>
            <wp:effectExtent l="0" t="0" r="2540" b="5715"/>
            <wp:wrapNone/>
            <wp:docPr id="2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3" name="Picture 8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12" t="8160" r="4871" b="901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6386" cy="14807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961758">
        <w:rPr>
          <w:noProof/>
        </w:rPr>
        <w:drawing>
          <wp:anchor distT="0" distB="0" distL="114300" distR="114300" simplePos="0" relativeHeight="251685888" behindDoc="0" locked="0" layoutInCell="1" allowOverlap="1" wp14:anchorId="47D776F6" wp14:editId="66E2D831">
            <wp:simplePos x="0" y="0"/>
            <wp:positionH relativeFrom="column">
              <wp:posOffset>166370</wp:posOffset>
            </wp:positionH>
            <wp:positionV relativeFrom="paragraph">
              <wp:posOffset>1662430</wp:posOffset>
            </wp:positionV>
            <wp:extent cx="2806468" cy="1460067"/>
            <wp:effectExtent l="0" t="0" r="0" b="6985"/>
            <wp:wrapNone/>
            <wp:docPr id="24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5" name="Picture 10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408" t="7053" r="5263" b="1026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6468" cy="14600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961758">
        <w:rPr>
          <w:noProof/>
        </w:rPr>
        <w:drawing>
          <wp:anchor distT="0" distB="0" distL="114300" distR="114300" simplePos="0" relativeHeight="251686912" behindDoc="0" locked="0" layoutInCell="1" allowOverlap="1" wp14:anchorId="63E2498B" wp14:editId="3612ECDE">
            <wp:simplePos x="0" y="0"/>
            <wp:positionH relativeFrom="column">
              <wp:posOffset>3105150</wp:posOffset>
            </wp:positionH>
            <wp:positionV relativeFrom="paragraph">
              <wp:posOffset>1632585</wp:posOffset>
            </wp:positionV>
            <wp:extent cx="2907847" cy="1553929"/>
            <wp:effectExtent l="0" t="0" r="6985" b="8255"/>
            <wp:wrapNone/>
            <wp:docPr id="25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6" name="Picture 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08" t="7059" r="4681" b="686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7847" cy="15539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961758">
        <w:rPr>
          <w:noProof/>
        </w:rPr>
        <w:drawing>
          <wp:anchor distT="0" distB="0" distL="114300" distR="114300" simplePos="0" relativeHeight="251688960" behindDoc="0" locked="0" layoutInCell="1" allowOverlap="1" wp14:anchorId="1B5B53FD" wp14:editId="57BF115F">
            <wp:simplePos x="0" y="0"/>
            <wp:positionH relativeFrom="column">
              <wp:posOffset>1669415</wp:posOffset>
            </wp:positionH>
            <wp:positionV relativeFrom="paragraph">
              <wp:posOffset>3390900</wp:posOffset>
            </wp:positionV>
            <wp:extent cx="2836863" cy="1479550"/>
            <wp:effectExtent l="0" t="0" r="1905" b="6350"/>
            <wp:wrapNone/>
            <wp:docPr id="26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8" name="Picture 10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73" t="7326" r="3987" b="930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6863" cy="1479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961758">
        <w:rPr>
          <w:noProof/>
        </w:rPr>
        <w:drawing>
          <wp:anchor distT="0" distB="0" distL="114300" distR="114300" simplePos="0" relativeHeight="251689984" behindDoc="0" locked="0" layoutInCell="1" allowOverlap="1" wp14:anchorId="549C9211" wp14:editId="580A5FBF">
            <wp:simplePos x="0" y="0"/>
            <wp:positionH relativeFrom="column">
              <wp:posOffset>4512945</wp:posOffset>
            </wp:positionH>
            <wp:positionV relativeFrom="paragraph">
              <wp:posOffset>3371850</wp:posOffset>
            </wp:positionV>
            <wp:extent cx="2947988" cy="1498600"/>
            <wp:effectExtent l="0" t="0" r="5080" b="6350"/>
            <wp:wrapNone/>
            <wp:docPr id="27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9" name="Picture 1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32" t="8005" r="4642" b="978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7988" cy="149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961758">
        <w:rPr>
          <w:noProof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2DBB988A" wp14:editId="2108145B">
                <wp:simplePos x="0" y="0"/>
                <wp:positionH relativeFrom="column">
                  <wp:posOffset>0</wp:posOffset>
                </wp:positionH>
                <wp:positionV relativeFrom="paragraph">
                  <wp:posOffset>-1270</wp:posOffset>
                </wp:positionV>
                <wp:extent cx="323850" cy="369887"/>
                <wp:effectExtent l="0" t="0" r="0" b="0"/>
                <wp:wrapNone/>
                <wp:docPr id="5130" name="TextBox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3850" cy="369887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A02E54F" w14:textId="77777777" w:rsidR="00961758" w:rsidRDefault="00961758" w:rsidP="00961758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Calibri" w:eastAsia="+mn-ea" w:hAnsi="Calibri" w:cs="Arial"/>
                                <w:b/>
                                <w:bCs/>
                                <w:color w:val="000000"/>
                                <w:kern w:val="24"/>
                              </w:rPr>
                              <w:t>A</w:t>
                            </w:r>
                          </w:p>
                        </w:txbxContent>
                      </wps:txbx>
                      <wps:bodyPr wrap="none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DBB988A" id="TextBox 25" o:spid="_x0000_s1219" type="#_x0000_t202" style="position:absolute;margin-left:0;margin-top:-.1pt;width:25.5pt;height:29.1pt;z-index:2516910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" filled="f" stroked="f">
                <v:textbox style="mso-fit-shape-to-text:t">
                  <w:txbxContent>
                    <w:p w14:paraId="2A02E54F" w14:textId="77777777" w:rsidR="00961758" w:rsidRDefault="00961758" w:rsidP="00961758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Calibri" w:eastAsia="+mn-ea" w:hAnsi="Calibri" w:cs="Arial"/>
                          <w:b/>
                          <w:bCs/>
                          <w:color w:val="000000"/>
                          <w:kern w:val="24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961758">
        <w:rPr>
          <w:noProof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3F00CFBC" wp14:editId="4E01A519">
                <wp:simplePos x="0" y="0"/>
                <wp:positionH relativeFrom="column">
                  <wp:posOffset>2973070</wp:posOffset>
                </wp:positionH>
                <wp:positionV relativeFrom="paragraph">
                  <wp:posOffset>10160</wp:posOffset>
                </wp:positionV>
                <wp:extent cx="506412" cy="369887"/>
                <wp:effectExtent l="0" t="0" r="0" b="0"/>
                <wp:wrapNone/>
                <wp:docPr id="7" name="TextBox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flipH="1">
                          <a:off x="0" y="0"/>
                          <a:ext cx="506412" cy="369887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C23CC8F" w14:textId="77777777" w:rsidR="00961758" w:rsidRDefault="00961758" w:rsidP="00961758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Calibri" w:eastAsia="+mn-ea" w:hAnsi="Calibri" w:cs="Arial"/>
                                <w:b/>
                                <w:bCs/>
                                <w:color w:val="000000"/>
                                <w:kern w:val="24"/>
                              </w:rPr>
                              <w:t>B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F00CFBC" id="TextBox 26" o:spid="_x0000_s1220" type="#_x0000_t202" style="position:absolute;margin-left:234.1pt;margin-top:.8pt;width:39.85pt;height:29.1pt;flip:x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" filled="f" stroked="f">
                <v:textbox style="mso-fit-shape-to-text:t">
                  <w:txbxContent>
                    <w:p w14:paraId="4C23CC8F" w14:textId="77777777" w:rsidR="00961758" w:rsidRDefault="00961758" w:rsidP="00961758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Calibri" w:eastAsia="+mn-ea" w:hAnsi="Calibri" w:cs="Arial"/>
                          <w:b/>
                          <w:bCs/>
                          <w:color w:val="000000"/>
                          <w:kern w:val="24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961758">
        <w:rPr>
          <w:noProof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1027D2D7" wp14:editId="30279935">
                <wp:simplePos x="0" y="0"/>
                <wp:positionH relativeFrom="column">
                  <wp:posOffset>5959475</wp:posOffset>
                </wp:positionH>
                <wp:positionV relativeFrom="paragraph">
                  <wp:posOffset>-1270</wp:posOffset>
                </wp:positionV>
                <wp:extent cx="323850" cy="381000"/>
                <wp:effectExtent l="0" t="0" r="0" b="0"/>
                <wp:wrapNone/>
                <wp:docPr id="8" name="TextBox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3850" cy="381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46B6105" w14:textId="77777777" w:rsidR="00961758" w:rsidRDefault="00961758" w:rsidP="00961758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Calibri" w:eastAsia="+mn-ea" w:hAnsi="Calibri" w:cs="Arial"/>
                                <w:b/>
                                <w:bCs/>
                                <w:color w:val="000000"/>
                                <w:kern w:val="24"/>
                              </w:rPr>
                              <w:t>C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027D2D7" id="TextBox 27" o:spid="_x0000_s1221" type="#_x0000_t202" style="position:absolute;margin-left:469.25pt;margin-top:-.1pt;width:25.5pt;height:30pt;z-index:251693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" filled="f" stroked="f">
                <v:textbox style="mso-fit-shape-to-text:t">
                  <w:txbxContent>
                    <w:p w14:paraId="146B6105" w14:textId="77777777" w:rsidR="00961758" w:rsidRDefault="00961758" w:rsidP="00961758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Calibri" w:eastAsia="+mn-ea" w:hAnsi="Calibri" w:cs="Arial"/>
                          <w:b/>
                          <w:bCs/>
                          <w:color w:val="000000"/>
                          <w:kern w:val="24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961758">
        <w:rPr>
          <w:noProof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69901C32" wp14:editId="7A2D5A05">
                <wp:simplePos x="0" y="0"/>
                <wp:positionH relativeFrom="column">
                  <wp:posOffset>1565275</wp:posOffset>
                </wp:positionH>
                <wp:positionV relativeFrom="paragraph">
                  <wp:posOffset>3122930</wp:posOffset>
                </wp:positionV>
                <wp:extent cx="330200" cy="369888"/>
                <wp:effectExtent l="0" t="0" r="0" b="0"/>
                <wp:wrapNone/>
                <wp:docPr id="16" name="TextBox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0200" cy="36988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675B2D6" w14:textId="77777777" w:rsidR="00961758" w:rsidRDefault="00961758" w:rsidP="00961758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Calibri" w:eastAsia="+mn-ea" w:hAnsi="Calibri" w:cs="Arial"/>
                                <w:b/>
                                <w:bCs/>
                                <w:color w:val="000000"/>
                                <w:kern w:val="24"/>
                              </w:rPr>
                              <w:t>G</w:t>
                            </w:r>
                          </w:p>
                        </w:txbxContent>
                      </wps:txbx>
                      <wps:bodyPr wrap="none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9901C32" id="TextBox 28" o:spid="_x0000_s1222" type="#_x0000_t202" style="position:absolute;margin-left:123.25pt;margin-top:245.9pt;width:26pt;height:29.15pt;z-index:2516940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" filled="f" stroked="f">
                <v:textbox style="mso-fit-shape-to-text:t">
                  <w:txbxContent>
                    <w:p w14:paraId="7675B2D6" w14:textId="77777777" w:rsidR="00961758" w:rsidRDefault="00961758" w:rsidP="00961758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Calibri" w:eastAsia="+mn-ea" w:hAnsi="Calibri" w:cs="Arial"/>
                          <w:b/>
                          <w:bCs/>
                          <w:color w:val="000000"/>
                          <w:kern w:val="24"/>
                        </w:rPr>
                        <w:t>G</w:t>
                      </w:r>
                    </w:p>
                  </w:txbxContent>
                </v:textbox>
              </v:shape>
            </w:pict>
          </mc:Fallback>
        </mc:AlternateContent>
      </w:r>
      <w:r w:rsidR="00961758">
        <w:rPr>
          <w:noProof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225B6024" wp14:editId="38E374DE">
                <wp:simplePos x="0" y="0"/>
                <wp:positionH relativeFrom="column">
                  <wp:posOffset>2870200</wp:posOffset>
                </wp:positionH>
                <wp:positionV relativeFrom="paragraph">
                  <wp:posOffset>1473835</wp:posOffset>
                </wp:positionV>
                <wp:extent cx="417512" cy="369888"/>
                <wp:effectExtent l="0" t="0" r="0" b="0"/>
                <wp:wrapNone/>
                <wp:docPr id="17" name="TextBox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flipH="1">
                          <a:off x="0" y="0"/>
                          <a:ext cx="417512" cy="36988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C5ABA86" w14:textId="77777777" w:rsidR="00961758" w:rsidRDefault="00961758" w:rsidP="00961758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Calibri" w:eastAsia="+mn-ea" w:hAnsi="Calibri" w:cs="Arial"/>
                                <w:b/>
                                <w:bCs/>
                                <w:color w:val="000000"/>
                                <w:kern w:val="24"/>
                              </w:rPr>
                              <w:t>E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5B6024" id="TextBox 29" o:spid="_x0000_s1223" type="#_x0000_t202" style="position:absolute;margin-left:226pt;margin-top:116.05pt;width:32.85pt;height:29.15pt;flip:x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" filled="f" stroked="f">
                <v:textbox style="mso-fit-shape-to-text:t">
                  <w:txbxContent>
                    <w:p w14:paraId="1C5ABA86" w14:textId="77777777" w:rsidR="00961758" w:rsidRDefault="00961758" w:rsidP="00961758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Calibri" w:eastAsia="+mn-ea" w:hAnsi="Calibri" w:cs="Arial"/>
                          <w:b/>
                          <w:bCs/>
                          <w:color w:val="000000"/>
                          <w:kern w:val="24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="00961758">
        <w:rPr>
          <w:noProof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307E6A47" wp14:editId="090736A7">
                <wp:simplePos x="0" y="0"/>
                <wp:positionH relativeFrom="column">
                  <wp:posOffset>5959475</wp:posOffset>
                </wp:positionH>
                <wp:positionV relativeFrom="paragraph">
                  <wp:posOffset>1490980</wp:posOffset>
                </wp:positionV>
                <wp:extent cx="290513" cy="369888"/>
                <wp:effectExtent l="0" t="0" r="0" b="0"/>
                <wp:wrapNone/>
                <wp:docPr id="18" name="TextBox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0513" cy="36988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FB2670B" w14:textId="77777777" w:rsidR="00961758" w:rsidRDefault="00961758" w:rsidP="00961758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Calibri" w:eastAsia="+mn-ea" w:hAnsi="Calibri" w:cs="Arial"/>
                                <w:b/>
                                <w:bCs/>
                                <w:color w:val="000000"/>
                                <w:kern w:val="24"/>
                              </w:rPr>
                              <w:t>F</w:t>
                            </w:r>
                          </w:p>
                        </w:txbxContent>
                      </wps:txbx>
                      <wps:bodyPr wrap="none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07E6A47" id="TextBox 30" o:spid="_x0000_s1224" type="#_x0000_t202" style="position:absolute;margin-left:469.25pt;margin-top:117.4pt;width:22.9pt;height:29.15pt;z-index:2516961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" filled="f" stroked="f">
                <v:textbox style="mso-fit-shape-to-text:t">
                  <w:txbxContent>
                    <w:p w14:paraId="5FB2670B" w14:textId="77777777" w:rsidR="00961758" w:rsidRDefault="00961758" w:rsidP="00961758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Calibri" w:eastAsia="+mn-ea" w:hAnsi="Calibri" w:cs="Arial"/>
                          <w:b/>
                          <w:bCs/>
                          <w:color w:val="000000"/>
                          <w:kern w:val="24"/>
                        </w:rPr>
                        <w:t>F</w:t>
                      </w:r>
                    </w:p>
                  </w:txbxContent>
                </v:textbox>
              </v:shape>
            </w:pict>
          </mc:Fallback>
        </mc:AlternateContent>
      </w:r>
      <w:r w:rsidR="00961758">
        <w:rPr>
          <w:noProof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6812F152" wp14:editId="74C85B83">
                <wp:simplePos x="0" y="0"/>
                <wp:positionH relativeFrom="column">
                  <wp:posOffset>25400</wp:posOffset>
                </wp:positionH>
                <wp:positionV relativeFrom="paragraph">
                  <wp:posOffset>1490980</wp:posOffset>
                </wp:positionV>
                <wp:extent cx="323850" cy="381000"/>
                <wp:effectExtent l="0" t="0" r="0" b="0"/>
                <wp:wrapNone/>
                <wp:docPr id="5136" name="TextBox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23850" cy="381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A27EBF5" w14:textId="77777777" w:rsidR="00961758" w:rsidRDefault="00961758" w:rsidP="00961758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Calibri" w:eastAsia="+mn-ea" w:hAnsi="Calibri" w:cs="Arial"/>
                                <w:b/>
                                <w:bCs/>
                                <w:color w:val="000000"/>
                                <w:kern w:val="24"/>
                              </w:rPr>
                              <w:t>D</w:t>
                            </w:r>
                          </w:p>
                        </w:txbxContent>
                      </wps:txbx>
                      <wps:bodyPr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812F152" id="TextBox 31" o:spid="_x0000_s1225" type="#_x0000_t202" style="position:absolute;margin-left:2pt;margin-top:117.4pt;width:25.5pt;height:30pt;z-index:251697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" filled="f" stroked="f">
                <v:textbox style="mso-fit-shape-to-text:t">
                  <w:txbxContent>
                    <w:p w14:paraId="5A27EBF5" w14:textId="77777777" w:rsidR="00961758" w:rsidRDefault="00961758" w:rsidP="00961758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Calibri" w:eastAsia="+mn-ea" w:hAnsi="Calibri" w:cs="Arial"/>
                          <w:b/>
                          <w:bCs/>
                          <w:color w:val="000000"/>
                          <w:kern w:val="24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="00961758">
        <w:rPr>
          <w:noProof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342D3528" wp14:editId="100B13EA">
                <wp:simplePos x="0" y="0"/>
                <wp:positionH relativeFrom="column">
                  <wp:posOffset>4400550</wp:posOffset>
                </wp:positionH>
                <wp:positionV relativeFrom="paragraph">
                  <wp:posOffset>3125470</wp:posOffset>
                </wp:positionV>
                <wp:extent cx="330200" cy="369888"/>
                <wp:effectExtent l="0" t="0" r="0" b="0"/>
                <wp:wrapNone/>
                <wp:docPr id="19" name="TextBox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0200" cy="36988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8940379" w14:textId="77777777" w:rsidR="00961758" w:rsidRDefault="00961758" w:rsidP="00961758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Calibri" w:eastAsia="+mn-ea" w:hAnsi="Calibri" w:cs="Arial"/>
                                <w:b/>
                                <w:bCs/>
                                <w:color w:val="000000"/>
                                <w:kern w:val="24"/>
                              </w:rPr>
                              <w:t>H</w:t>
                            </w:r>
                          </w:p>
                        </w:txbxContent>
                      </wps:txbx>
                      <wps:bodyPr wrap="none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42D3528" id="TextBox 32" o:spid="_x0000_s1226" type="#_x0000_t202" style="position:absolute;margin-left:346.5pt;margin-top:246.1pt;width:26pt;height:29.15pt;z-index:2516981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" filled="f" stroked="f">
                <v:textbox style="mso-fit-shape-to-text:t">
                  <w:txbxContent>
                    <w:p w14:paraId="48940379" w14:textId="77777777" w:rsidR="00961758" w:rsidRDefault="00961758" w:rsidP="00961758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Calibri" w:eastAsia="+mn-ea" w:hAnsi="Calibri" w:cs="Arial"/>
                          <w:b/>
                          <w:bCs/>
                          <w:color w:val="000000"/>
                          <w:kern w:val="24"/>
                        </w:rPr>
                        <w:t>H</w:t>
                      </w:r>
                    </w:p>
                  </w:txbxContent>
                </v:textbox>
              </v:shape>
            </w:pict>
          </mc:Fallback>
        </mc:AlternateContent>
      </w:r>
      <w:r w:rsidR="00286713" w:rsidRPr="00286713">
        <w:rPr>
          <w:rFonts w:ascii="Arial" w:hAnsi="Arial" w:cs="Arial"/>
          <w:noProof/>
          <w:sz w:val="18"/>
          <w:szCs w:val="18"/>
        </w:rPr>
        <mc:AlternateContent>
          <mc:Choice Requires="wps">
            <w:drawing>
              <wp:inline distT="0" distB="0" distL="0" distR="0" wp14:anchorId="14EA4FBA" wp14:editId="037BC81D">
                <wp:extent cx="8813800" cy="5003800"/>
                <wp:effectExtent l="0" t="0" r="6350" b="6350"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813800" cy="5003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F3B78C3" w14:textId="733D6220" w:rsidR="009539C5" w:rsidRDefault="009539C5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14EA4FBA" id="_x0000_s1227" type="#_x0000_t202" style="width:694pt;height:39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" stroked="f">
                <v:textbox>
                  <w:txbxContent>
                    <w:p w14:paraId="0F3B78C3" w14:textId="733D6220" w:rsidR="009539C5" w:rsidRDefault="009539C5"/>
                  </w:txbxContent>
                </v:textbox>
                <w10:anchorlock/>
              </v:shape>
            </w:pict>
          </mc:Fallback>
        </mc:AlternateContent>
      </w:r>
      <w:r w:rsidRPr="00E1583F">
        <w:rPr>
          <w:rFonts w:ascii="Arial" w:hAnsi="Arial" w:cs="Arial"/>
          <w:noProof/>
          <w:sz w:val="18"/>
          <w:szCs w:val="18"/>
        </w:rPr>
        <w:t xml:space="preserve"> </w:t>
      </w:r>
    </w:p>
    <w:p w14:paraId="6DD1356D" w14:textId="77777777" w:rsidR="00E80BCD" w:rsidRPr="001D635E" w:rsidRDefault="00E80BCD" w:rsidP="00E80BCD">
      <w:pPr>
        <w:spacing w:line="240" w:lineRule="auto"/>
        <w:rPr>
          <w:sz w:val="24"/>
          <w:szCs w:val="24"/>
        </w:rPr>
      </w:pPr>
      <w:r w:rsidRPr="001D635E">
        <w:rPr>
          <w:sz w:val="24"/>
          <w:szCs w:val="24"/>
        </w:rPr>
        <w:t xml:space="preserve">Supplemental Figure 4. </w:t>
      </w:r>
      <w:r w:rsidRPr="001D635E">
        <w:rPr>
          <w:i/>
          <w:sz w:val="24"/>
          <w:szCs w:val="24"/>
        </w:rPr>
        <w:t>Sel</w:t>
      </w:r>
      <w:r w:rsidRPr="001D635E">
        <w:rPr>
          <w:sz w:val="24"/>
          <w:szCs w:val="24"/>
        </w:rPr>
        <w:t xml:space="preserve"> (</w:t>
      </w:r>
      <w:r w:rsidRPr="001D635E">
        <w:rPr>
          <w:sz w:val="24"/>
          <w:szCs w:val="24"/>
          <w:vertAlign w:val="superscript"/>
        </w:rPr>
        <w:t>76</w:t>
      </w:r>
      <w:r w:rsidRPr="001D635E">
        <w:rPr>
          <w:sz w:val="24"/>
          <w:szCs w:val="24"/>
        </w:rPr>
        <w:t>Se-Sel) in PK2 (</w:t>
      </w:r>
      <w:r w:rsidRPr="001D635E">
        <w:rPr>
          <w:sz w:val="24"/>
          <w:szCs w:val="24"/>
        </w:rPr>
        <w:sym w:font="Marlett" w:char="F067"/>
      </w:r>
      <w:r w:rsidRPr="001D635E">
        <w:rPr>
          <w:sz w:val="24"/>
          <w:szCs w:val="24"/>
        </w:rPr>
        <w:t>l) vs. PK1 (</w:t>
      </w:r>
      <w:r w:rsidRPr="001D635E">
        <w:rPr>
          <w:sz w:val="24"/>
          <w:szCs w:val="24"/>
        </w:rPr>
        <w:sym w:font="Marlett" w:char="F020"/>
      </w:r>
      <w:r w:rsidRPr="001D635E">
        <w:rPr>
          <w:sz w:val="24"/>
          <w:szCs w:val="24"/>
        </w:rPr>
        <w:t>) for a male subject.  Symbols are observed values; lines are model-calculated values (Supplemental Figure 1) for plasma 0-40 h after isotope administration (</w:t>
      </w:r>
      <w:r w:rsidRPr="001D635E">
        <w:rPr>
          <w:i/>
          <w:sz w:val="24"/>
          <w:szCs w:val="24"/>
        </w:rPr>
        <w:t>A</w:t>
      </w:r>
      <w:proofErr w:type="gramStart"/>
      <w:r w:rsidRPr="001D635E">
        <w:rPr>
          <w:sz w:val="24"/>
          <w:szCs w:val="24"/>
        </w:rPr>
        <w:t>),  plasma</w:t>
      </w:r>
      <w:proofErr w:type="gramEnd"/>
      <w:r w:rsidRPr="001D635E">
        <w:rPr>
          <w:sz w:val="24"/>
          <w:szCs w:val="24"/>
        </w:rPr>
        <w:t xml:space="preserve"> 0-260 h (</w:t>
      </w:r>
      <w:r w:rsidRPr="001D635E">
        <w:rPr>
          <w:i/>
          <w:sz w:val="24"/>
          <w:szCs w:val="24"/>
        </w:rPr>
        <w:t>B</w:t>
      </w:r>
      <w:r w:rsidRPr="001D635E">
        <w:rPr>
          <w:sz w:val="24"/>
          <w:szCs w:val="24"/>
        </w:rPr>
        <w:t>), plasma 0-2800 h (</w:t>
      </w:r>
      <w:r w:rsidRPr="001D635E">
        <w:rPr>
          <w:i/>
          <w:sz w:val="24"/>
          <w:szCs w:val="24"/>
        </w:rPr>
        <w:t>C</w:t>
      </w:r>
      <w:r w:rsidRPr="001D635E">
        <w:rPr>
          <w:sz w:val="24"/>
          <w:szCs w:val="24"/>
        </w:rPr>
        <w:t>), RBC (</w:t>
      </w:r>
      <w:r w:rsidRPr="001D635E">
        <w:rPr>
          <w:i/>
          <w:sz w:val="24"/>
          <w:szCs w:val="24"/>
        </w:rPr>
        <w:t>D</w:t>
      </w:r>
      <w:r w:rsidRPr="001D635E">
        <w:rPr>
          <w:sz w:val="24"/>
          <w:szCs w:val="24"/>
        </w:rPr>
        <w:t>),  urine (</w:t>
      </w:r>
      <w:r w:rsidRPr="001D635E">
        <w:rPr>
          <w:i/>
          <w:sz w:val="24"/>
          <w:szCs w:val="24"/>
        </w:rPr>
        <w:t>E</w:t>
      </w:r>
      <w:r w:rsidRPr="001D635E">
        <w:rPr>
          <w:sz w:val="24"/>
          <w:szCs w:val="24"/>
        </w:rPr>
        <w:t>), feces (</w:t>
      </w:r>
      <w:r w:rsidRPr="001D635E">
        <w:rPr>
          <w:i/>
          <w:sz w:val="24"/>
          <w:szCs w:val="24"/>
        </w:rPr>
        <w:t>F</w:t>
      </w:r>
      <w:r w:rsidRPr="001D635E">
        <w:rPr>
          <w:sz w:val="24"/>
          <w:szCs w:val="24"/>
        </w:rPr>
        <w:t>) and for total Se excreted in urine (</w:t>
      </w:r>
      <w:r w:rsidRPr="001D635E">
        <w:rPr>
          <w:i/>
          <w:sz w:val="24"/>
          <w:szCs w:val="24"/>
        </w:rPr>
        <w:t>G</w:t>
      </w:r>
      <w:r w:rsidRPr="001D635E">
        <w:rPr>
          <w:sz w:val="24"/>
          <w:szCs w:val="24"/>
        </w:rPr>
        <w:t>) and feces (</w:t>
      </w:r>
      <w:r w:rsidRPr="001D635E">
        <w:rPr>
          <w:i/>
          <w:sz w:val="24"/>
          <w:szCs w:val="24"/>
        </w:rPr>
        <w:t>H</w:t>
      </w:r>
      <w:r w:rsidRPr="001D635E">
        <w:rPr>
          <w:sz w:val="24"/>
          <w:szCs w:val="24"/>
        </w:rPr>
        <w:t>).</w:t>
      </w:r>
    </w:p>
    <w:p w14:paraId="0DFB839F" w14:textId="5C45F801" w:rsidR="00E80BCD" w:rsidRPr="00E1583F" w:rsidRDefault="00E80BCD" w:rsidP="00E80BCD">
      <w:pPr>
        <w:rPr>
          <w:rFonts w:ascii="Arial" w:eastAsia="+mn-ea" w:hAnsi="Arial" w:cs="Arial"/>
          <w:color w:val="000000"/>
          <w:kern w:val="24"/>
          <w:sz w:val="18"/>
          <w:szCs w:val="18"/>
        </w:rPr>
      </w:pPr>
      <w:r w:rsidRPr="00E1583F">
        <w:rPr>
          <w:rFonts w:ascii="Arial" w:hAnsi="Arial" w:cs="Arial"/>
          <w:sz w:val="18"/>
          <w:szCs w:val="18"/>
        </w:rPr>
        <w:br w:type="page"/>
      </w:r>
      <w:r w:rsidR="00476E92" w:rsidRPr="00476E92">
        <w:rPr>
          <w:rFonts w:ascii="Arial" w:hAnsi="Arial" w:cs="Arial"/>
          <w:noProof/>
          <w:sz w:val="18"/>
          <w:szCs w:val="18"/>
        </w:rPr>
        <w:lastRenderedPageBreak/>
        <mc:AlternateContent>
          <mc:Choice Requires="wps">
            <w:drawing>
              <wp:inline distT="0" distB="0" distL="0" distR="0" wp14:anchorId="0608195D" wp14:editId="03483880">
                <wp:extent cx="8204200" cy="3314700"/>
                <wp:effectExtent l="0" t="0" r="6350" b="0"/>
                <wp:docPr id="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204200" cy="3314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4908A7" w14:textId="21DC0289" w:rsidR="009539C5" w:rsidRDefault="00CE5558">
                            <w:r w:rsidRPr="00CE5558">
                              <w:rPr>
                                <w:noProof/>
                              </w:rPr>
                              <w:drawing>
                                <wp:inline distT="0" distB="0" distL="0" distR="0" wp14:anchorId="79FD5040" wp14:editId="3BD30967">
                                  <wp:extent cx="8012430" cy="3122930"/>
                                  <wp:effectExtent l="0" t="0" r="7620" b="1270"/>
                                  <wp:docPr id="1" name="Picture 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8012430" cy="31229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0608195D" id="_x0000_s1228" type="#_x0000_t202" style="width:646pt;height:261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" stroked="f">
                <v:textbox>
                  <w:txbxContent>
                    <w:p w14:paraId="6D4908A7" w14:textId="21DC0289" w:rsidR="009539C5" w:rsidRDefault="00CE5558">
                      <w:r w:rsidRPr="00CE5558">
                        <w:rPr>
                          <w:noProof/>
                        </w:rPr>
                        <w:drawing>
                          <wp:inline distT="0" distB="0" distL="0" distR="0" wp14:anchorId="79FD5040" wp14:editId="3BD30967">
                            <wp:extent cx="8012430" cy="3122930"/>
                            <wp:effectExtent l="0" t="0" r="7620" b="1270"/>
                            <wp:docPr id="1" name="Picture 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8012430" cy="31229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anchorlock/>
              </v:shape>
            </w:pict>
          </mc:Fallback>
        </mc:AlternateContent>
      </w:r>
      <w:r w:rsidRPr="00E1583F">
        <w:rPr>
          <w:rFonts w:ascii="Arial" w:eastAsia="+mn-ea" w:hAnsi="Arial" w:cs="Arial"/>
          <w:color w:val="000000"/>
          <w:kern w:val="24"/>
          <w:sz w:val="18"/>
          <w:szCs w:val="18"/>
        </w:rPr>
        <w:t xml:space="preserve"> </w:t>
      </w:r>
    </w:p>
    <w:p w14:paraId="46DDD8B2" w14:textId="41702C33" w:rsidR="007857D5" w:rsidRPr="001D635E" w:rsidRDefault="00E80BCD" w:rsidP="00D44415">
      <w:pPr>
        <w:spacing w:line="240" w:lineRule="auto"/>
        <w:rPr>
          <w:sz w:val="24"/>
          <w:szCs w:val="24"/>
        </w:rPr>
        <w:sectPr w:rsidR="007857D5" w:rsidRPr="001D635E" w:rsidSect="001F242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1D635E">
        <w:rPr>
          <w:sz w:val="24"/>
          <w:szCs w:val="24"/>
        </w:rPr>
        <w:t xml:space="preserve">Supplemental Figure 5. </w:t>
      </w:r>
      <w:r w:rsidRPr="001D635E">
        <w:rPr>
          <w:i/>
          <w:sz w:val="24"/>
          <w:szCs w:val="24"/>
        </w:rPr>
        <w:t>SeMet</w:t>
      </w:r>
      <w:r w:rsidRPr="001D635E">
        <w:rPr>
          <w:sz w:val="24"/>
          <w:szCs w:val="24"/>
        </w:rPr>
        <w:t xml:space="preserve"> (</w:t>
      </w:r>
      <w:r w:rsidRPr="001D635E">
        <w:rPr>
          <w:sz w:val="24"/>
          <w:szCs w:val="24"/>
          <w:vertAlign w:val="superscript"/>
        </w:rPr>
        <w:t>74</w:t>
      </w:r>
      <w:r w:rsidRPr="001D635E">
        <w:rPr>
          <w:sz w:val="24"/>
          <w:szCs w:val="24"/>
        </w:rPr>
        <w:t>Se –SeMet) in PK2 (</w:t>
      </w:r>
      <w:r w:rsidRPr="001D635E">
        <w:rPr>
          <w:sz w:val="24"/>
          <w:szCs w:val="24"/>
        </w:rPr>
        <w:sym w:font="Wingdings 3" w:char="F070"/>
      </w:r>
      <w:r w:rsidRPr="001D635E">
        <w:rPr>
          <w:sz w:val="24"/>
          <w:szCs w:val="24"/>
        </w:rPr>
        <w:t>) vs. PK1 (∆) for a male subject.  Symbols are observed values; lines are model-calculated values (Supplemental Figure 1) for plasma 0-40 h after isotope administration (</w:t>
      </w:r>
      <w:r w:rsidRPr="001D635E">
        <w:rPr>
          <w:i/>
          <w:sz w:val="24"/>
          <w:szCs w:val="24"/>
        </w:rPr>
        <w:t>A</w:t>
      </w:r>
      <w:proofErr w:type="gramStart"/>
      <w:r w:rsidRPr="001D635E">
        <w:rPr>
          <w:sz w:val="24"/>
          <w:szCs w:val="24"/>
        </w:rPr>
        <w:t>),  plasma</w:t>
      </w:r>
      <w:proofErr w:type="gramEnd"/>
      <w:r w:rsidRPr="001D635E">
        <w:rPr>
          <w:sz w:val="24"/>
          <w:szCs w:val="24"/>
        </w:rPr>
        <w:t xml:space="preserve"> 0-260 h (</w:t>
      </w:r>
      <w:r w:rsidRPr="001D635E">
        <w:rPr>
          <w:i/>
          <w:sz w:val="24"/>
          <w:szCs w:val="24"/>
        </w:rPr>
        <w:t>B</w:t>
      </w:r>
      <w:r w:rsidRPr="001D635E">
        <w:rPr>
          <w:sz w:val="24"/>
          <w:szCs w:val="24"/>
        </w:rPr>
        <w:t>), plasma 0-2800 h (</w:t>
      </w:r>
      <w:r w:rsidRPr="001D635E">
        <w:rPr>
          <w:i/>
          <w:sz w:val="24"/>
          <w:szCs w:val="24"/>
        </w:rPr>
        <w:t>C</w:t>
      </w:r>
      <w:r w:rsidRPr="001D635E">
        <w:rPr>
          <w:sz w:val="24"/>
          <w:szCs w:val="24"/>
        </w:rPr>
        <w:t>), RBC (</w:t>
      </w:r>
      <w:r w:rsidRPr="001D635E">
        <w:rPr>
          <w:i/>
          <w:sz w:val="24"/>
          <w:szCs w:val="24"/>
        </w:rPr>
        <w:t>D</w:t>
      </w:r>
      <w:r w:rsidRPr="001D635E">
        <w:rPr>
          <w:sz w:val="24"/>
          <w:szCs w:val="24"/>
        </w:rPr>
        <w:t>),  urine (</w:t>
      </w:r>
      <w:r w:rsidRPr="001D635E">
        <w:rPr>
          <w:i/>
          <w:sz w:val="24"/>
          <w:szCs w:val="24"/>
        </w:rPr>
        <w:t>E</w:t>
      </w:r>
      <w:r w:rsidRPr="001D635E">
        <w:rPr>
          <w:sz w:val="24"/>
          <w:szCs w:val="24"/>
        </w:rPr>
        <w:t xml:space="preserve">), </w:t>
      </w:r>
      <w:r w:rsidR="00602013">
        <w:rPr>
          <w:sz w:val="24"/>
          <w:szCs w:val="24"/>
        </w:rPr>
        <w:t xml:space="preserve">and </w:t>
      </w:r>
      <w:r w:rsidRPr="001D635E">
        <w:rPr>
          <w:sz w:val="24"/>
          <w:szCs w:val="24"/>
        </w:rPr>
        <w:t>feces (</w:t>
      </w:r>
      <w:r w:rsidRPr="001D635E">
        <w:rPr>
          <w:i/>
          <w:sz w:val="24"/>
          <w:szCs w:val="24"/>
        </w:rPr>
        <w:t>F</w:t>
      </w:r>
      <w:r w:rsidRPr="001D635E">
        <w:rPr>
          <w:sz w:val="24"/>
          <w:szCs w:val="24"/>
        </w:rPr>
        <w:t>)</w:t>
      </w:r>
      <w:r w:rsidR="00602013">
        <w:rPr>
          <w:sz w:val="24"/>
          <w:szCs w:val="24"/>
        </w:rPr>
        <w:t>.</w:t>
      </w:r>
      <w:r w:rsidRPr="001D635E">
        <w:rPr>
          <w:sz w:val="24"/>
          <w:szCs w:val="24"/>
        </w:rPr>
        <w:t xml:space="preserve"> </w:t>
      </w:r>
    </w:p>
    <w:p w14:paraId="1EFBD8CE" w14:textId="6DFF2437" w:rsidR="00E80BCD" w:rsidRPr="00E1583F" w:rsidRDefault="00E80BCD" w:rsidP="00E80BCD">
      <w:pPr>
        <w:rPr>
          <w:rFonts w:ascii="Arial" w:hAnsi="Arial" w:cs="Arial"/>
          <w:sz w:val="18"/>
          <w:szCs w:val="18"/>
        </w:rPr>
      </w:pPr>
      <w:r w:rsidRPr="00E1583F">
        <w:rPr>
          <w:rFonts w:ascii="Arial" w:hAnsi="Arial" w:cs="Arial"/>
          <w:sz w:val="18"/>
          <w:szCs w:val="18"/>
        </w:rPr>
        <w:lastRenderedPageBreak/>
        <w:t xml:space="preserve"> </w:t>
      </w:r>
      <w:r w:rsidR="007857D5" w:rsidRPr="007857D5">
        <w:rPr>
          <w:rFonts w:ascii="Arial" w:hAnsi="Arial" w:cs="Arial"/>
          <w:noProof/>
          <w:sz w:val="18"/>
          <w:szCs w:val="18"/>
        </w:rPr>
        <mc:AlternateContent>
          <mc:Choice Requires="wps">
            <w:drawing>
              <wp:inline distT="0" distB="0" distL="0" distR="0" wp14:anchorId="035FA3A7" wp14:editId="6A66289E">
                <wp:extent cx="6838950" cy="4762500"/>
                <wp:effectExtent l="0" t="0" r="0" b="0"/>
                <wp:docPr id="1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838950" cy="4762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26E885E" w14:textId="02F3BCBB" w:rsidR="009539C5" w:rsidRDefault="009539C5">
                            <w:r w:rsidRPr="007857D5">
                              <w:rPr>
                                <w:noProof/>
                              </w:rPr>
                              <w:drawing>
                                <wp:inline distT="0" distB="0" distL="0" distR="0" wp14:anchorId="08492974" wp14:editId="01EF4878">
                                  <wp:extent cx="6500607" cy="4688205"/>
                                  <wp:effectExtent l="0" t="0" r="0" b="0"/>
                                  <wp:docPr id="3099" name="Picture 309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5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6511078" cy="4695757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035FA3A7" id="_x0000_s1229" type="#_x0000_t202" style="width:538.5pt;height:3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" stroked="f">
                <v:textbox>
                  <w:txbxContent>
                    <w:p w14:paraId="626E885E" w14:textId="02F3BCBB" w:rsidR="009539C5" w:rsidRDefault="009539C5">
                      <w:r w:rsidRPr="007857D5">
                        <w:rPr>
                          <w:noProof/>
                        </w:rPr>
                        <w:drawing>
                          <wp:inline distT="0" distB="0" distL="0" distR="0" wp14:anchorId="08492974" wp14:editId="01EF4878">
                            <wp:extent cx="6500607" cy="4688205"/>
                            <wp:effectExtent l="0" t="0" r="0" b="0"/>
                            <wp:docPr id="3099" name="Picture 309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5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6511078" cy="4695757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5C126DA1" w14:textId="109C5418" w:rsidR="00E80BCD" w:rsidRPr="001D635E" w:rsidRDefault="00E80BCD" w:rsidP="00E1583F">
      <w:pPr>
        <w:spacing w:line="240" w:lineRule="auto"/>
        <w:rPr>
          <w:sz w:val="24"/>
          <w:szCs w:val="24"/>
        </w:rPr>
      </w:pPr>
      <w:r w:rsidRPr="001D635E">
        <w:rPr>
          <w:sz w:val="24"/>
          <w:szCs w:val="24"/>
        </w:rPr>
        <w:t xml:space="preserve">Supplemental Figure </w:t>
      </w:r>
      <w:r w:rsidRPr="001D635E">
        <w:rPr>
          <w:color w:val="000000" w:themeColor="text1"/>
          <w:sz w:val="24"/>
          <w:szCs w:val="24"/>
        </w:rPr>
        <w:t>6</w:t>
      </w:r>
      <w:r w:rsidRPr="001D635E">
        <w:rPr>
          <w:color w:val="FF0000"/>
          <w:sz w:val="24"/>
          <w:szCs w:val="24"/>
        </w:rPr>
        <w:t xml:space="preserve"> </w:t>
      </w:r>
      <w:r w:rsidRPr="001D635E">
        <w:rPr>
          <w:sz w:val="24"/>
          <w:szCs w:val="24"/>
        </w:rPr>
        <w:t>Model for movement of Se tracer th</w:t>
      </w:r>
      <w:r w:rsidR="0008214A">
        <w:rPr>
          <w:sz w:val="24"/>
          <w:szCs w:val="24"/>
        </w:rPr>
        <w:t>r</w:t>
      </w:r>
      <w:r w:rsidRPr="001D635E">
        <w:rPr>
          <w:sz w:val="24"/>
          <w:szCs w:val="24"/>
        </w:rPr>
        <w:t xml:space="preserve">ough the body compartments with changes in parameter values during supplementation shown by dotted arrows. The numerical value (%) is listed by pathways (arrows) that change; </w:t>
      </w:r>
      <w:r w:rsidR="001E6AEC">
        <w:rPr>
          <w:sz w:val="24"/>
          <w:szCs w:val="24"/>
        </w:rPr>
        <w:t xml:space="preserve">where one value is shown there was no difference between </w:t>
      </w:r>
      <w:r w:rsidR="00C9635B">
        <w:rPr>
          <w:sz w:val="24"/>
          <w:szCs w:val="24"/>
        </w:rPr>
        <w:t xml:space="preserve">males and females, </w:t>
      </w:r>
      <w:r w:rsidRPr="001D635E">
        <w:rPr>
          <w:sz w:val="24"/>
          <w:szCs w:val="24"/>
        </w:rPr>
        <w:t xml:space="preserve">where 3 values are shown, the top value is for all participants, the middle value for males and bottom value for females for </w:t>
      </w:r>
      <w:r w:rsidRPr="001D635E">
        <w:rPr>
          <w:i/>
          <w:sz w:val="24"/>
          <w:szCs w:val="24"/>
        </w:rPr>
        <w:t>Sel</w:t>
      </w:r>
      <w:r w:rsidRPr="001D635E">
        <w:rPr>
          <w:sz w:val="24"/>
          <w:szCs w:val="24"/>
        </w:rPr>
        <w:t xml:space="preserve"> (</w:t>
      </w:r>
      <w:r w:rsidRPr="001D635E">
        <w:rPr>
          <w:sz w:val="24"/>
          <w:szCs w:val="24"/>
          <w:vertAlign w:val="superscript"/>
        </w:rPr>
        <w:t>76</w:t>
      </w:r>
      <w:r w:rsidRPr="001D635E">
        <w:rPr>
          <w:sz w:val="24"/>
          <w:szCs w:val="24"/>
        </w:rPr>
        <w:t>Se-Sel).</w:t>
      </w:r>
      <w:r w:rsidRPr="001D635E">
        <w:rPr>
          <w:sz w:val="24"/>
          <w:szCs w:val="24"/>
        </w:rPr>
        <w:br w:type="page"/>
      </w:r>
    </w:p>
    <w:p w14:paraId="4A04A310" w14:textId="77777777" w:rsidR="00E80BCD" w:rsidRPr="00E1583F" w:rsidRDefault="00E80BCD" w:rsidP="00E80BCD">
      <w:pPr>
        <w:rPr>
          <w:rFonts w:ascii="Arial" w:hAnsi="Arial" w:cs="Arial"/>
          <w:sz w:val="18"/>
          <w:szCs w:val="18"/>
        </w:rPr>
      </w:pPr>
    </w:p>
    <w:p w14:paraId="2EF07408" w14:textId="4420DFE8" w:rsidR="00E80BCD" w:rsidRPr="00E1583F" w:rsidRDefault="007857D5" w:rsidP="00E80BCD">
      <w:pPr>
        <w:rPr>
          <w:rFonts w:ascii="Arial" w:hAnsi="Arial" w:cs="Arial"/>
          <w:b/>
          <w:sz w:val="18"/>
          <w:szCs w:val="18"/>
        </w:rPr>
      </w:pPr>
      <w:r w:rsidRPr="007857D5">
        <w:rPr>
          <w:rFonts w:ascii="Arial" w:hAnsi="Arial" w:cs="Arial"/>
          <w:b/>
          <w:noProof/>
          <w:sz w:val="18"/>
          <w:szCs w:val="18"/>
        </w:rPr>
        <mc:AlternateContent>
          <mc:Choice Requires="wps">
            <w:drawing>
              <wp:inline distT="0" distB="0" distL="0" distR="0" wp14:anchorId="505EA5B5" wp14:editId="0C30F0AB">
                <wp:extent cx="6102350" cy="4286250"/>
                <wp:effectExtent l="0" t="0" r="0" b="0"/>
                <wp:docPr id="310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02350" cy="42862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1DE7792" w14:textId="6A557C02" w:rsidR="009539C5" w:rsidRDefault="009539C5">
                            <w:r w:rsidRPr="005C00C6">
                              <w:rPr>
                                <w:noProof/>
                              </w:rPr>
                              <w:drawing>
                                <wp:inline distT="0" distB="0" distL="0" distR="0" wp14:anchorId="6A8A188C" wp14:editId="62829A81">
                                  <wp:extent cx="5910580" cy="4190751"/>
                                  <wp:effectExtent l="0" t="0" r="0" b="0"/>
                                  <wp:docPr id="75" name="Picture 7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6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1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910580" cy="419075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05EA5B5" id="_x0000_s1230" type="#_x0000_t202" style="width:480.5pt;height:337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" stroked="f">
                <v:textbox>
                  <w:txbxContent>
                    <w:p w14:paraId="51DE7792" w14:textId="6A557C02" w:rsidR="009539C5" w:rsidRDefault="009539C5">
                      <w:r w:rsidRPr="005C00C6">
                        <w:rPr>
                          <w:noProof/>
                        </w:rPr>
                        <w:drawing>
                          <wp:inline distT="0" distB="0" distL="0" distR="0" wp14:anchorId="6A8A188C" wp14:editId="62829A81">
                            <wp:extent cx="5910580" cy="4190751"/>
                            <wp:effectExtent l="0" t="0" r="0" b="0"/>
                            <wp:docPr id="75" name="Picture 7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6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910580" cy="4190751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anchorlock/>
              </v:shape>
            </w:pict>
          </mc:Fallback>
        </mc:AlternateContent>
      </w:r>
      <w:r w:rsidR="00E80BCD" w:rsidRPr="00E1583F">
        <w:rPr>
          <w:rFonts w:ascii="Arial" w:hAnsi="Arial" w:cs="Arial"/>
          <w:b/>
          <w:sz w:val="18"/>
          <w:szCs w:val="18"/>
        </w:rPr>
        <w:t xml:space="preserve"> </w:t>
      </w:r>
    </w:p>
    <w:p w14:paraId="59A01ADD" w14:textId="6A72D22F" w:rsidR="00E80BCD" w:rsidRPr="001D635E" w:rsidRDefault="00E80BCD" w:rsidP="00E80BCD">
      <w:pPr>
        <w:spacing w:line="240" w:lineRule="auto"/>
        <w:contextualSpacing/>
        <w:rPr>
          <w:sz w:val="24"/>
          <w:szCs w:val="24"/>
        </w:rPr>
      </w:pPr>
      <w:r w:rsidRPr="001D635E">
        <w:rPr>
          <w:sz w:val="24"/>
          <w:szCs w:val="24"/>
        </w:rPr>
        <w:t xml:space="preserve">Supplemental Figure 7 Model for movement of Se tracer though the body compartments with changes in parameter values during supplementation shown by dotted arrows. The numerical value (%) is listed by pathways (arrows) that change; </w:t>
      </w:r>
      <w:r w:rsidR="00454B2F">
        <w:rPr>
          <w:sz w:val="24"/>
          <w:szCs w:val="24"/>
        </w:rPr>
        <w:t xml:space="preserve">where one value is shown there was no difference between males and females, </w:t>
      </w:r>
      <w:r w:rsidRPr="001D635E">
        <w:rPr>
          <w:sz w:val="24"/>
          <w:szCs w:val="24"/>
        </w:rPr>
        <w:t xml:space="preserve">where 3 values are shown, the top value is for all participants, the middle value for males and bottom value for females for </w:t>
      </w:r>
      <w:proofErr w:type="gramStart"/>
      <w:r w:rsidRPr="001D635E">
        <w:rPr>
          <w:i/>
          <w:sz w:val="24"/>
          <w:szCs w:val="24"/>
        </w:rPr>
        <w:t>SeMet</w:t>
      </w:r>
      <w:r w:rsidRPr="001D635E">
        <w:rPr>
          <w:sz w:val="24"/>
          <w:szCs w:val="24"/>
        </w:rPr>
        <w:t xml:space="preserve">  (</w:t>
      </w:r>
      <w:proofErr w:type="gramEnd"/>
      <w:r w:rsidRPr="001D635E">
        <w:rPr>
          <w:sz w:val="24"/>
          <w:szCs w:val="24"/>
          <w:vertAlign w:val="superscript"/>
        </w:rPr>
        <w:t>74</w:t>
      </w:r>
      <w:r w:rsidRPr="001D635E">
        <w:rPr>
          <w:sz w:val="24"/>
          <w:szCs w:val="24"/>
        </w:rPr>
        <w:t>Se -SeMet).</w:t>
      </w:r>
    </w:p>
    <w:p w14:paraId="799460C4" w14:textId="77777777" w:rsidR="001D635E" w:rsidRDefault="001D635E" w:rsidP="000F085A">
      <w:pPr>
        <w:rPr>
          <w:rFonts w:ascii="Arial" w:hAnsi="Arial" w:cs="Arial"/>
          <w:color w:val="000000"/>
          <w:sz w:val="18"/>
          <w:szCs w:val="18"/>
        </w:rPr>
      </w:pPr>
    </w:p>
    <w:p w14:paraId="63CF2C64" w14:textId="77777777" w:rsidR="001D635E" w:rsidRDefault="001D635E" w:rsidP="000F085A">
      <w:pPr>
        <w:rPr>
          <w:rFonts w:ascii="Arial" w:hAnsi="Arial" w:cs="Arial"/>
          <w:color w:val="000000"/>
          <w:sz w:val="18"/>
          <w:szCs w:val="18"/>
        </w:rPr>
      </w:pPr>
    </w:p>
    <w:p w14:paraId="45AC83D4" w14:textId="77777777" w:rsidR="00B51157" w:rsidRPr="00B51157" w:rsidRDefault="001D635E" w:rsidP="00B51157">
      <w:pPr>
        <w:pStyle w:val="EndNoteBibliography"/>
        <w:ind w:left="720" w:hanging="720"/>
      </w:pPr>
      <w:r>
        <w:rPr>
          <w:rFonts w:ascii="Arial" w:hAnsi="Arial" w:cs="Arial"/>
          <w:color w:val="000000"/>
          <w:sz w:val="18"/>
          <w:szCs w:val="18"/>
        </w:rPr>
        <w:fldChar w:fldCharType="begin"/>
      </w:r>
      <w:r>
        <w:rPr>
          <w:rFonts w:ascii="Arial" w:hAnsi="Arial" w:cs="Arial"/>
          <w:color w:val="000000"/>
          <w:sz w:val="18"/>
          <w:szCs w:val="18"/>
        </w:rPr>
        <w:instrText xml:space="preserve"> ADDIN EN.REFLIST </w:instrText>
      </w:r>
      <w:r>
        <w:rPr>
          <w:rFonts w:ascii="Arial" w:hAnsi="Arial" w:cs="Arial"/>
          <w:color w:val="000000"/>
          <w:sz w:val="18"/>
          <w:szCs w:val="18"/>
        </w:rPr>
        <w:fldChar w:fldCharType="separate"/>
      </w:r>
      <w:bookmarkStart w:id="0" w:name="_ENREF_1"/>
      <w:r w:rsidR="00B51157" w:rsidRPr="00B51157">
        <w:t>[1] M.E. Wastney, G.F. Combs, Jr., W.K. Canfield, P.R. Taylor, K.Y. Patterson, A.D. Hill, J.E. Moler, and B.H. Patterson, A human model of selenium that integrates metabolism from selenite and selenomethionine. The Journal of nutrition 141 (2011) 708-17.</w:t>
      </w:r>
      <w:bookmarkEnd w:id="0"/>
    </w:p>
    <w:p w14:paraId="309C8F26" w14:textId="5B2730EF" w:rsidR="004C1B62" w:rsidRPr="00E1583F" w:rsidRDefault="001D635E" w:rsidP="000F085A">
      <w:pPr>
        <w:rPr>
          <w:rFonts w:ascii="Arial" w:hAnsi="Arial" w:cs="Arial"/>
          <w:color w:val="000000"/>
          <w:sz w:val="18"/>
          <w:szCs w:val="18"/>
        </w:rPr>
      </w:pPr>
      <w:r>
        <w:rPr>
          <w:rFonts w:ascii="Arial" w:hAnsi="Arial" w:cs="Arial"/>
          <w:color w:val="000000"/>
          <w:sz w:val="18"/>
          <w:szCs w:val="18"/>
        </w:rPr>
        <w:fldChar w:fldCharType="end"/>
      </w:r>
    </w:p>
    <w:sectPr w:rsidR="004C1B62" w:rsidRPr="00E1583F" w:rsidSect="00E1583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1C07CEC" w14:textId="77777777" w:rsidR="009C51A5" w:rsidRDefault="009C51A5" w:rsidP="003E0AAD">
      <w:r>
        <w:separator/>
      </w:r>
    </w:p>
  </w:endnote>
  <w:endnote w:type="continuationSeparator" w:id="0">
    <w:p w14:paraId="03309392" w14:textId="77777777" w:rsidR="009C51A5" w:rsidRDefault="009C51A5" w:rsidP="003E0A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arlett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+mn-ea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B4FE7F6" w14:textId="77777777" w:rsidR="009C51A5" w:rsidRDefault="009C51A5" w:rsidP="003E0AAD">
      <w:r>
        <w:separator/>
      </w:r>
    </w:p>
  </w:footnote>
  <w:footnote w:type="continuationSeparator" w:id="0">
    <w:p w14:paraId="0ACE40CB" w14:textId="77777777" w:rsidR="009C51A5" w:rsidRDefault="009C51A5" w:rsidP="003E0AA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C58A2A8" w14:textId="77777777" w:rsidR="009539C5" w:rsidRPr="00BB7CFC" w:rsidRDefault="009539C5" w:rsidP="00193958">
    <w:pPr>
      <w:pStyle w:val="Header"/>
    </w:pPr>
    <w:r>
      <w:t>Online Supporting Material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F541297"/>
    <w:multiLevelType w:val="hybridMultilevel"/>
    <w:tmpl w:val="805231F8"/>
    <w:lvl w:ilvl="0" w:tplc="10FE26E4">
      <w:numFmt w:val="bullet"/>
      <w:lvlText w:val="-"/>
      <w:lvlJc w:val="left"/>
      <w:pPr>
        <w:ind w:left="450" w:hanging="360"/>
      </w:pPr>
      <w:rPr>
        <w:rFonts w:ascii="Calibri" w:eastAsia="Calibr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1" w15:restartNumberingAfterBreak="0">
    <w:nsid w:val="25404469"/>
    <w:multiLevelType w:val="multilevel"/>
    <w:tmpl w:val="59A68D0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7DC719EC"/>
    <w:multiLevelType w:val="hybridMultilevel"/>
    <w:tmpl w:val="3B12869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gutterAtTop/>
  <w:hideGrammaticalErrors/>
  <w:activeWritingStyle w:appName="MSWord" w:lang="en-US" w:vendorID="64" w:dllVersion="6" w:nlCheck="1" w:checkStyle="1"/>
  <w:activeWritingStyle w:appName="MSWord" w:lang="fr-FR" w:vendorID="64" w:dllVersion="6" w:nlCheck="1" w:checkStyle="1"/>
  <w:activeWritingStyle w:appName="MSWord" w:lang="en-GB" w:vendorID="64" w:dllVersion="6" w:nlCheck="1" w:checkStyle="1"/>
  <w:activeWritingStyle w:appName="MSWord" w:lang="en-NZ" w:vendorID="64" w:dllVersion="6" w:nlCheck="1" w:checkStyle="1"/>
  <w:activeWritingStyle w:appName="MSWord" w:lang="en-US" w:vendorID="64" w:dllVersion="0" w:nlCheck="1" w:checkStyle="0"/>
  <w:activeWritingStyle w:appName="MSWord" w:lang="en-NZ" w:vendorID="64" w:dllVersion="0" w:nlCheck="1" w:checkStyle="0"/>
  <w:proofState w:spelling="clean" w:grammar="clean"/>
  <w:trackRevisions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in Neuroendo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p0525twbfsw09ef0s7vft53fe9xfa0rvpe9&quot;&gt;wastney-EndNotes-x&lt;record-ids&gt;&lt;item&gt;2772&lt;/item&gt;&lt;/record-ids&gt;&lt;/item&gt;&lt;/Libraries&gt;"/>
  </w:docVars>
  <w:rsids>
    <w:rsidRoot w:val="00AB3CB4"/>
    <w:rsid w:val="00000405"/>
    <w:rsid w:val="000040B0"/>
    <w:rsid w:val="00004BEB"/>
    <w:rsid w:val="00004C73"/>
    <w:rsid w:val="00005FDC"/>
    <w:rsid w:val="0000695B"/>
    <w:rsid w:val="00007755"/>
    <w:rsid w:val="00007F20"/>
    <w:rsid w:val="00010684"/>
    <w:rsid w:val="00010793"/>
    <w:rsid w:val="00010D9C"/>
    <w:rsid w:val="00011105"/>
    <w:rsid w:val="00012042"/>
    <w:rsid w:val="00012D33"/>
    <w:rsid w:val="0001419B"/>
    <w:rsid w:val="000148C0"/>
    <w:rsid w:val="0001590A"/>
    <w:rsid w:val="00020B04"/>
    <w:rsid w:val="0002174C"/>
    <w:rsid w:val="00022789"/>
    <w:rsid w:val="00022FBE"/>
    <w:rsid w:val="0002399B"/>
    <w:rsid w:val="00023F0D"/>
    <w:rsid w:val="000244EA"/>
    <w:rsid w:val="0002492C"/>
    <w:rsid w:val="000249B5"/>
    <w:rsid w:val="00024F58"/>
    <w:rsid w:val="000252AF"/>
    <w:rsid w:val="00025BE3"/>
    <w:rsid w:val="000273A0"/>
    <w:rsid w:val="000300BF"/>
    <w:rsid w:val="00030420"/>
    <w:rsid w:val="00031C59"/>
    <w:rsid w:val="00034A29"/>
    <w:rsid w:val="000367AB"/>
    <w:rsid w:val="000378EC"/>
    <w:rsid w:val="00037E96"/>
    <w:rsid w:val="00040325"/>
    <w:rsid w:val="00040604"/>
    <w:rsid w:val="00040C32"/>
    <w:rsid w:val="000419F4"/>
    <w:rsid w:val="00042728"/>
    <w:rsid w:val="00043E3A"/>
    <w:rsid w:val="00044335"/>
    <w:rsid w:val="00044485"/>
    <w:rsid w:val="00046386"/>
    <w:rsid w:val="00046A9E"/>
    <w:rsid w:val="00046AD3"/>
    <w:rsid w:val="00050255"/>
    <w:rsid w:val="0005028A"/>
    <w:rsid w:val="00050D4F"/>
    <w:rsid w:val="00052961"/>
    <w:rsid w:val="00053333"/>
    <w:rsid w:val="0005458E"/>
    <w:rsid w:val="0005468B"/>
    <w:rsid w:val="0005490A"/>
    <w:rsid w:val="00054C7C"/>
    <w:rsid w:val="000553E3"/>
    <w:rsid w:val="00055EA8"/>
    <w:rsid w:val="0005760C"/>
    <w:rsid w:val="000602C6"/>
    <w:rsid w:val="00060823"/>
    <w:rsid w:val="00060F53"/>
    <w:rsid w:val="00061EB9"/>
    <w:rsid w:val="00064791"/>
    <w:rsid w:val="00064AA1"/>
    <w:rsid w:val="00065BF7"/>
    <w:rsid w:val="00067BE7"/>
    <w:rsid w:val="00072AAB"/>
    <w:rsid w:val="00073053"/>
    <w:rsid w:val="00073F8D"/>
    <w:rsid w:val="000745BE"/>
    <w:rsid w:val="000746CB"/>
    <w:rsid w:val="00074ABF"/>
    <w:rsid w:val="000752C9"/>
    <w:rsid w:val="00075FD0"/>
    <w:rsid w:val="00076970"/>
    <w:rsid w:val="00076DC0"/>
    <w:rsid w:val="0007797F"/>
    <w:rsid w:val="000802AA"/>
    <w:rsid w:val="00080D02"/>
    <w:rsid w:val="0008115D"/>
    <w:rsid w:val="0008127A"/>
    <w:rsid w:val="00081603"/>
    <w:rsid w:val="000818C8"/>
    <w:rsid w:val="000819D2"/>
    <w:rsid w:val="00081FA2"/>
    <w:rsid w:val="00081FFF"/>
    <w:rsid w:val="0008214A"/>
    <w:rsid w:val="00082892"/>
    <w:rsid w:val="00083E2D"/>
    <w:rsid w:val="00084660"/>
    <w:rsid w:val="00084AEC"/>
    <w:rsid w:val="0008563E"/>
    <w:rsid w:val="000858A9"/>
    <w:rsid w:val="00085CC4"/>
    <w:rsid w:val="000863A0"/>
    <w:rsid w:val="00086466"/>
    <w:rsid w:val="0008727B"/>
    <w:rsid w:val="00087B43"/>
    <w:rsid w:val="0009097A"/>
    <w:rsid w:val="0009139F"/>
    <w:rsid w:val="00092B19"/>
    <w:rsid w:val="00093C8A"/>
    <w:rsid w:val="000941CB"/>
    <w:rsid w:val="00094BB1"/>
    <w:rsid w:val="000956E3"/>
    <w:rsid w:val="0009590E"/>
    <w:rsid w:val="00096534"/>
    <w:rsid w:val="000A167F"/>
    <w:rsid w:val="000A18BB"/>
    <w:rsid w:val="000A1A8B"/>
    <w:rsid w:val="000A4DFF"/>
    <w:rsid w:val="000A5136"/>
    <w:rsid w:val="000A77D3"/>
    <w:rsid w:val="000A7A86"/>
    <w:rsid w:val="000B6700"/>
    <w:rsid w:val="000B7F00"/>
    <w:rsid w:val="000C0981"/>
    <w:rsid w:val="000C10D7"/>
    <w:rsid w:val="000C5544"/>
    <w:rsid w:val="000C6310"/>
    <w:rsid w:val="000C673C"/>
    <w:rsid w:val="000C6904"/>
    <w:rsid w:val="000C6991"/>
    <w:rsid w:val="000C6FF8"/>
    <w:rsid w:val="000C706E"/>
    <w:rsid w:val="000C7522"/>
    <w:rsid w:val="000C7B67"/>
    <w:rsid w:val="000D2776"/>
    <w:rsid w:val="000D2F9D"/>
    <w:rsid w:val="000D481D"/>
    <w:rsid w:val="000D6FDB"/>
    <w:rsid w:val="000E2578"/>
    <w:rsid w:val="000E59E7"/>
    <w:rsid w:val="000E5B11"/>
    <w:rsid w:val="000E5E72"/>
    <w:rsid w:val="000E7A50"/>
    <w:rsid w:val="000F085A"/>
    <w:rsid w:val="000F20BA"/>
    <w:rsid w:val="000F48BC"/>
    <w:rsid w:val="000F5331"/>
    <w:rsid w:val="000F61B1"/>
    <w:rsid w:val="000F78AF"/>
    <w:rsid w:val="00100534"/>
    <w:rsid w:val="00100D67"/>
    <w:rsid w:val="001014B7"/>
    <w:rsid w:val="001026B9"/>
    <w:rsid w:val="0010319E"/>
    <w:rsid w:val="00103383"/>
    <w:rsid w:val="001035BF"/>
    <w:rsid w:val="0010383A"/>
    <w:rsid w:val="00103C35"/>
    <w:rsid w:val="00103E6A"/>
    <w:rsid w:val="001048D0"/>
    <w:rsid w:val="00105878"/>
    <w:rsid w:val="0010670B"/>
    <w:rsid w:val="00110673"/>
    <w:rsid w:val="00110B42"/>
    <w:rsid w:val="0011302A"/>
    <w:rsid w:val="00113357"/>
    <w:rsid w:val="00113FE0"/>
    <w:rsid w:val="00114658"/>
    <w:rsid w:val="001146AE"/>
    <w:rsid w:val="001157C6"/>
    <w:rsid w:val="001163A9"/>
    <w:rsid w:val="00116547"/>
    <w:rsid w:val="00116E5B"/>
    <w:rsid w:val="0012178C"/>
    <w:rsid w:val="00125491"/>
    <w:rsid w:val="0013443A"/>
    <w:rsid w:val="00135709"/>
    <w:rsid w:val="00137E0F"/>
    <w:rsid w:val="00140E96"/>
    <w:rsid w:val="00141CA4"/>
    <w:rsid w:val="0014245A"/>
    <w:rsid w:val="00142988"/>
    <w:rsid w:val="001431DE"/>
    <w:rsid w:val="001433B8"/>
    <w:rsid w:val="00145816"/>
    <w:rsid w:val="00145892"/>
    <w:rsid w:val="00146E4F"/>
    <w:rsid w:val="001502C9"/>
    <w:rsid w:val="00151087"/>
    <w:rsid w:val="001515AD"/>
    <w:rsid w:val="00151693"/>
    <w:rsid w:val="0015181A"/>
    <w:rsid w:val="00151B70"/>
    <w:rsid w:val="0015600B"/>
    <w:rsid w:val="0015772A"/>
    <w:rsid w:val="00157A5F"/>
    <w:rsid w:val="00157E53"/>
    <w:rsid w:val="00161947"/>
    <w:rsid w:val="00162193"/>
    <w:rsid w:val="0016263D"/>
    <w:rsid w:val="0016399E"/>
    <w:rsid w:val="00163E1C"/>
    <w:rsid w:val="00164B34"/>
    <w:rsid w:val="001652AA"/>
    <w:rsid w:val="00165AC2"/>
    <w:rsid w:val="001664BA"/>
    <w:rsid w:val="00166B15"/>
    <w:rsid w:val="00166F63"/>
    <w:rsid w:val="00171429"/>
    <w:rsid w:val="00171B5F"/>
    <w:rsid w:val="001725B5"/>
    <w:rsid w:val="00172BA0"/>
    <w:rsid w:val="0017312A"/>
    <w:rsid w:val="00173FEF"/>
    <w:rsid w:val="00174FBC"/>
    <w:rsid w:val="00174FE9"/>
    <w:rsid w:val="001756D2"/>
    <w:rsid w:val="00177245"/>
    <w:rsid w:val="00177C2F"/>
    <w:rsid w:val="00177F93"/>
    <w:rsid w:val="001807EC"/>
    <w:rsid w:val="00182336"/>
    <w:rsid w:val="00182989"/>
    <w:rsid w:val="0018353F"/>
    <w:rsid w:val="00183544"/>
    <w:rsid w:val="00186210"/>
    <w:rsid w:val="0018639A"/>
    <w:rsid w:val="0018778D"/>
    <w:rsid w:val="00190EA6"/>
    <w:rsid w:val="00191FAD"/>
    <w:rsid w:val="001931C3"/>
    <w:rsid w:val="00193958"/>
    <w:rsid w:val="00194F03"/>
    <w:rsid w:val="00195746"/>
    <w:rsid w:val="001962B0"/>
    <w:rsid w:val="00196F19"/>
    <w:rsid w:val="00197910"/>
    <w:rsid w:val="001A21CA"/>
    <w:rsid w:val="001A266B"/>
    <w:rsid w:val="001A365C"/>
    <w:rsid w:val="001A38C9"/>
    <w:rsid w:val="001A3C34"/>
    <w:rsid w:val="001A3F1A"/>
    <w:rsid w:val="001A4625"/>
    <w:rsid w:val="001A54EE"/>
    <w:rsid w:val="001A5A4E"/>
    <w:rsid w:val="001A613C"/>
    <w:rsid w:val="001A654A"/>
    <w:rsid w:val="001A6C12"/>
    <w:rsid w:val="001A7063"/>
    <w:rsid w:val="001A7628"/>
    <w:rsid w:val="001A7D43"/>
    <w:rsid w:val="001B045B"/>
    <w:rsid w:val="001B0ED3"/>
    <w:rsid w:val="001B0F3D"/>
    <w:rsid w:val="001B1945"/>
    <w:rsid w:val="001B1A8A"/>
    <w:rsid w:val="001B1E65"/>
    <w:rsid w:val="001B2211"/>
    <w:rsid w:val="001B2408"/>
    <w:rsid w:val="001B244A"/>
    <w:rsid w:val="001B2600"/>
    <w:rsid w:val="001B3583"/>
    <w:rsid w:val="001B46CE"/>
    <w:rsid w:val="001B4B7D"/>
    <w:rsid w:val="001B5A5E"/>
    <w:rsid w:val="001B7253"/>
    <w:rsid w:val="001B7873"/>
    <w:rsid w:val="001C0811"/>
    <w:rsid w:val="001C2A27"/>
    <w:rsid w:val="001C2AB6"/>
    <w:rsid w:val="001C531F"/>
    <w:rsid w:val="001C5548"/>
    <w:rsid w:val="001C59C2"/>
    <w:rsid w:val="001C645C"/>
    <w:rsid w:val="001C6B77"/>
    <w:rsid w:val="001D28A1"/>
    <w:rsid w:val="001D2B9A"/>
    <w:rsid w:val="001D377F"/>
    <w:rsid w:val="001D4124"/>
    <w:rsid w:val="001D635E"/>
    <w:rsid w:val="001D7A2A"/>
    <w:rsid w:val="001D7B7C"/>
    <w:rsid w:val="001D7CDC"/>
    <w:rsid w:val="001E177B"/>
    <w:rsid w:val="001E1B35"/>
    <w:rsid w:val="001E3B97"/>
    <w:rsid w:val="001E6AEC"/>
    <w:rsid w:val="001F14E0"/>
    <w:rsid w:val="001F1CE5"/>
    <w:rsid w:val="001F2420"/>
    <w:rsid w:val="001F2FD9"/>
    <w:rsid w:val="001F33FE"/>
    <w:rsid w:val="001F48AE"/>
    <w:rsid w:val="001F7B9F"/>
    <w:rsid w:val="00200037"/>
    <w:rsid w:val="0020212E"/>
    <w:rsid w:val="00202E65"/>
    <w:rsid w:val="00202E83"/>
    <w:rsid w:val="002043B3"/>
    <w:rsid w:val="00204591"/>
    <w:rsid w:val="00204957"/>
    <w:rsid w:val="00207348"/>
    <w:rsid w:val="00207553"/>
    <w:rsid w:val="0021092F"/>
    <w:rsid w:val="002119F0"/>
    <w:rsid w:val="00211D48"/>
    <w:rsid w:val="00212F2A"/>
    <w:rsid w:val="00213278"/>
    <w:rsid w:val="002151E8"/>
    <w:rsid w:val="00215867"/>
    <w:rsid w:val="00216350"/>
    <w:rsid w:val="00216D00"/>
    <w:rsid w:val="00217910"/>
    <w:rsid w:val="00221080"/>
    <w:rsid w:val="00221291"/>
    <w:rsid w:val="002219E1"/>
    <w:rsid w:val="00222709"/>
    <w:rsid w:val="00223241"/>
    <w:rsid w:val="0022542B"/>
    <w:rsid w:val="00225AD0"/>
    <w:rsid w:val="00227312"/>
    <w:rsid w:val="002307E5"/>
    <w:rsid w:val="00232334"/>
    <w:rsid w:val="002324EE"/>
    <w:rsid w:val="00234A7C"/>
    <w:rsid w:val="00234D8C"/>
    <w:rsid w:val="00234DF1"/>
    <w:rsid w:val="002353B5"/>
    <w:rsid w:val="00235D24"/>
    <w:rsid w:val="00236752"/>
    <w:rsid w:val="00237D7F"/>
    <w:rsid w:val="00240254"/>
    <w:rsid w:val="00241848"/>
    <w:rsid w:val="00244944"/>
    <w:rsid w:val="00244A73"/>
    <w:rsid w:val="0024556F"/>
    <w:rsid w:val="00246CF5"/>
    <w:rsid w:val="0024740F"/>
    <w:rsid w:val="00247CB9"/>
    <w:rsid w:val="00247D98"/>
    <w:rsid w:val="002518E0"/>
    <w:rsid w:val="00251CEA"/>
    <w:rsid w:val="00252280"/>
    <w:rsid w:val="00254272"/>
    <w:rsid w:val="0025487A"/>
    <w:rsid w:val="00255715"/>
    <w:rsid w:val="002571FB"/>
    <w:rsid w:val="00257C37"/>
    <w:rsid w:val="002623BB"/>
    <w:rsid w:val="00264172"/>
    <w:rsid w:val="00265250"/>
    <w:rsid w:val="002654B2"/>
    <w:rsid w:val="002658A9"/>
    <w:rsid w:val="00266597"/>
    <w:rsid w:val="0026677C"/>
    <w:rsid w:val="00266F46"/>
    <w:rsid w:val="002677A3"/>
    <w:rsid w:val="00267F6C"/>
    <w:rsid w:val="00270B49"/>
    <w:rsid w:val="00271702"/>
    <w:rsid w:val="002721DB"/>
    <w:rsid w:val="00272829"/>
    <w:rsid w:val="00272AC2"/>
    <w:rsid w:val="002737DD"/>
    <w:rsid w:val="002754D5"/>
    <w:rsid w:val="0027565B"/>
    <w:rsid w:val="002761AA"/>
    <w:rsid w:val="002768CF"/>
    <w:rsid w:val="00277034"/>
    <w:rsid w:val="00277103"/>
    <w:rsid w:val="00281DA5"/>
    <w:rsid w:val="00282307"/>
    <w:rsid w:val="00282712"/>
    <w:rsid w:val="00283AF4"/>
    <w:rsid w:val="0028403C"/>
    <w:rsid w:val="00284076"/>
    <w:rsid w:val="002846F8"/>
    <w:rsid w:val="00284C57"/>
    <w:rsid w:val="002854A7"/>
    <w:rsid w:val="00285774"/>
    <w:rsid w:val="00285A01"/>
    <w:rsid w:val="00285D1E"/>
    <w:rsid w:val="00286713"/>
    <w:rsid w:val="0028739A"/>
    <w:rsid w:val="00287FD9"/>
    <w:rsid w:val="00290358"/>
    <w:rsid w:val="00290879"/>
    <w:rsid w:val="00290A3F"/>
    <w:rsid w:val="00290DFC"/>
    <w:rsid w:val="00292FDE"/>
    <w:rsid w:val="0029343C"/>
    <w:rsid w:val="002939F3"/>
    <w:rsid w:val="00294148"/>
    <w:rsid w:val="00294357"/>
    <w:rsid w:val="00294B1D"/>
    <w:rsid w:val="002959CB"/>
    <w:rsid w:val="00295DDE"/>
    <w:rsid w:val="002967F2"/>
    <w:rsid w:val="00297291"/>
    <w:rsid w:val="002A0A20"/>
    <w:rsid w:val="002A2B04"/>
    <w:rsid w:val="002A2F13"/>
    <w:rsid w:val="002A3432"/>
    <w:rsid w:val="002A38A2"/>
    <w:rsid w:val="002A3AA1"/>
    <w:rsid w:val="002A5160"/>
    <w:rsid w:val="002A6D42"/>
    <w:rsid w:val="002A6DF3"/>
    <w:rsid w:val="002A7CBF"/>
    <w:rsid w:val="002B0634"/>
    <w:rsid w:val="002B0B78"/>
    <w:rsid w:val="002B271A"/>
    <w:rsid w:val="002B2B78"/>
    <w:rsid w:val="002B4460"/>
    <w:rsid w:val="002B6010"/>
    <w:rsid w:val="002B7084"/>
    <w:rsid w:val="002B724A"/>
    <w:rsid w:val="002C2425"/>
    <w:rsid w:val="002C2B2D"/>
    <w:rsid w:val="002C406C"/>
    <w:rsid w:val="002C4129"/>
    <w:rsid w:val="002C4813"/>
    <w:rsid w:val="002C67AF"/>
    <w:rsid w:val="002C6E4A"/>
    <w:rsid w:val="002C749D"/>
    <w:rsid w:val="002D0F97"/>
    <w:rsid w:val="002D171B"/>
    <w:rsid w:val="002D382B"/>
    <w:rsid w:val="002D3BB1"/>
    <w:rsid w:val="002D5C1A"/>
    <w:rsid w:val="002D61C7"/>
    <w:rsid w:val="002D6B81"/>
    <w:rsid w:val="002D6EE5"/>
    <w:rsid w:val="002E1519"/>
    <w:rsid w:val="002E196F"/>
    <w:rsid w:val="002E40CD"/>
    <w:rsid w:val="002E4AC6"/>
    <w:rsid w:val="002E4FA2"/>
    <w:rsid w:val="002E504E"/>
    <w:rsid w:val="002E56DF"/>
    <w:rsid w:val="002E5835"/>
    <w:rsid w:val="002E702E"/>
    <w:rsid w:val="002E7548"/>
    <w:rsid w:val="002F0071"/>
    <w:rsid w:val="002F0565"/>
    <w:rsid w:val="002F0B68"/>
    <w:rsid w:val="002F26AF"/>
    <w:rsid w:val="002F419E"/>
    <w:rsid w:val="002F41D8"/>
    <w:rsid w:val="002F5A64"/>
    <w:rsid w:val="002F6568"/>
    <w:rsid w:val="002F759A"/>
    <w:rsid w:val="00300D7B"/>
    <w:rsid w:val="00302089"/>
    <w:rsid w:val="003020E9"/>
    <w:rsid w:val="00302C6D"/>
    <w:rsid w:val="00302CC6"/>
    <w:rsid w:val="00303665"/>
    <w:rsid w:val="00303E98"/>
    <w:rsid w:val="003044C1"/>
    <w:rsid w:val="003044E3"/>
    <w:rsid w:val="003046A2"/>
    <w:rsid w:val="00304AE3"/>
    <w:rsid w:val="00305274"/>
    <w:rsid w:val="00306B97"/>
    <w:rsid w:val="00310854"/>
    <w:rsid w:val="0031099D"/>
    <w:rsid w:val="003128C7"/>
    <w:rsid w:val="00314BBD"/>
    <w:rsid w:val="003156E0"/>
    <w:rsid w:val="003160B7"/>
    <w:rsid w:val="0031660B"/>
    <w:rsid w:val="00316CCE"/>
    <w:rsid w:val="0031743E"/>
    <w:rsid w:val="00317F24"/>
    <w:rsid w:val="00320C24"/>
    <w:rsid w:val="00322C4B"/>
    <w:rsid w:val="00323044"/>
    <w:rsid w:val="0032318D"/>
    <w:rsid w:val="003249CE"/>
    <w:rsid w:val="00325DCF"/>
    <w:rsid w:val="003276DC"/>
    <w:rsid w:val="003306A5"/>
    <w:rsid w:val="003315A1"/>
    <w:rsid w:val="00332D11"/>
    <w:rsid w:val="0033322D"/>
    <w:rsid w:val="0033391A"/>
    <w:rsid w:val="00333BD4"/>
    <w:rsid w:val="00333F99"/>
    <w:rsid w:val="00333FFC"/>
    <w:rsid w:val="00336C4D"/>
    <w:rsid w:val="003373AA"/>
    <w:rsid w:val="00337630"/>
    <w:rsid w:val="00340781"/>
    <w:rsid w:val="003408E0"/>
    <w:rsid w:val="00340BB5"/>
    <w:rsid w:val="00341977"/>
    <w:rsid w:val="0034237C"/>
    <w:rsid w:val="00342DA4"/>
    <w:rsid w:val="003430C8"/>
    <w:rsid w:val="003433E8"/>
    <w:rsid w:val="003441C1"/>
    <w:rsid w:val="00347BE0"/>
    <w:rsid w:val="00347C22"/>
    <w:rsid w:val="00350446"/>
    <w:rsid w:val="00350F6F"/>
    <w:rsid w:val="00350FCF"/>
    <w:rsid w:val="00351A5A"/>
    <w:rsid w:val="00353E54"/>
    <w:rsid w:val="00354C48"/>
    <w:rsid w:val="00354ED3"/>
    <w:rsid w:val="0035552A"/>
    <w:rsid w:val="00355971"/>
    <w:rsid w:val="00361E20"/>
    <w:rsid w:val="00361F02"/>
    <w:rsid w:val="00362108"/>
    <w:rsid w:val="00366F2B"/>
    <w:rsid w:val="003678C2"/>
    <w:rsid w:val="003710AC"/>
    <w:rsid w:val="00371931"/>
    <w:rsid w:val="003721BC"/>
    <w:rsid w:val="0037244B"/>
    <w:rsid w:val="003726DC"/>
    <w:rsid w:val="003736ED"/>
    <w:rsid w:val="00373938"/>
    <w:rsid w:val="003739AA"/>
    <w:rsid w:val="00373C20"/>
    <w:rsid w:val="0037465F"/>
    <w:rsid w:val="00374CCE"/>
    <w:rsid w:val="00375389"/>
    <w:rsid w:val="003762A6"/>
    <w:rsid w:val="00376695"/>
    <w:rsid w:val="0037766D"/>
    <w:rsid w:val="00377E1D"/>
    <w:rsid w:val="00380511"/>
    <w:rsid w:val="0038055A"/>
    <w:rsid w:val="00380974"/>
    <w:rsid w:val="00380BA3"/>
    <w:rsid w:val="00380CFD"/>
    <w:rsid w:val="003816DF"/>
    <w:rsid w:val="00381AEC"/>
    <w:rsid w:val="00381BB0"/>
    <w:rsid w:val="0038250B"/>
    <w:rsid w:val="00384D6A"/>
    <w:rsid w:val="0038617A"/>
    <w:rsid w:val="0038627D"/>
    <w:rsid w:val="00387998"/>
    <w:rsid w:val="00390E8F"/>
    <w:rsid w:val="00391062"/>
    <w:rsid w:val="003910EA"/>
    <w:rsid w:val="00391BAB"/>
    <w:rsid w:val="00392DD3"/>
    <w:rsid w:val="00394B7A"/>
    <w:rsid w:val="00395334"/>
    <w:rsid w:val="0039559B"/>
    <w:rsid w:val="00395FC2"/>
    <w:rsid w:val="0039699A"/>
    <w:rsid w:val="003A0357"/>
    <w:rsid w:val="003A120C"/>
    <w:rsid w:val="003A1C71"/>
    <w:rsid w:val="003A20AD"/>
    <w:rsid w:val="003A2893"/>
    <w:rsid w:val="003A5107"/>
    <w:rsid w:val="003A53CA"/>
    <w:rsid w:val="003A69CD"/>
    <w:rsid w:val="003A6FF3"/>
    <w:rsid w:val="003B0DF3"/>
    <w:rsid w:val="003B140E"/>
    <w:rsid w:val="003B1ECD"/>
    <w:rsid w:val="003B34C6"/>
    <w:rsid w:val="003B3ADB"/>
    <w:rsid w:val="003B3D43"/>
    <w:rsid w:val="003B3EE1"/>
    <w:rsid w:val="003B3FA2"/>
    <w:rsid w:val="003B6086"/>
    <w:rsid w:val="003B7606"/>
    <w:rsid w:val="003B77C6"/>
    <w:rsid w:val="003C0FA6"/>
    <w:rsid w:val="003C11A1"/>
    <w:rsid w:val="003C21D7"/>
    <w:rsid w:val="003C2D41"/>
    <w:rsid w:val="003C5995"/>
    <w:rsid w:val="003C5AD3"/>
    <w:rsid w:val="003C7980"/>
    <w:rsid w:val="003C7C6B"/>
    <w:rsid w:val="003D0523"/>
    <w:rsid w:val="003D0EA0"/>
    <w:rsid w:val="003D1D6F"/>
    <w:rsid w:val="003D1E2B"/>
    <w:rsid w:val="003D30BF"/>
    <w:rsid w:val="003D4077"/>
    <w:rsid w:val="003D447F"/>
    <w:rsid w:val="003D581C"/>
    <w:rsid w:val="003D7025"/>
    <w:rsid w:val="003E0AAD"/>
    <w:rsid w:val="003E162E"/>
    <w:rsid w:val="003E26CF"/>
    <w:rsid w:val="003E3C42"/>
    <w:rsid w:val="003E4778"/>
    <w:rsid w:val="003F0604"/>
    <w:rsid w:val="003F39A2"/>
    <w:rsid w:val="003F547E"/>
    <w:rsid w:val="003F7C25"/>
    <w:rsid w:val="0040074A"/>
    <w:rsid w:val="004022FC"/>
    <w:rsid w:val="00403074"/>
    <w:rsid w:val="00403683"/>
    <w:rsid w:val="004040DF"/>
    <w:rsid w:val="00406320"/>
    <w:rsid w:val="00406C48"/>
    <w:rsid w:val="00406FF4"/>
    <w:rsid w:val="00410588"/>
    <w:rsid w:val="004123D7"/>
    <w:rsid w:val="004164F3"/>
    <w:rsid w:val="004167FA"/>
    <w:rsid w:val="00420578"/>
    <w:rsid w:val="00421396"/>
    <w:rsid w:val="00422981"/>
    <w:rsid w:val="0042364F"/>
    <w:rsid w:val="00427371"/>
    <w:rsid w:val="0042747F"/>
    <w:rsid w:val="004308D1"/>
    <w:rsid w:val="00431D7C"/>
    <w:rsid w:val="004329F0"/>
    <w:rsid w:val="00432C73"/>
    <w:rsid w:val="00433D88"/>
    <w:rsid w:val="0043517C"/>
    <w:rsid w:val="0043520E"/>
    <w:rsid w:val="00436318"/>
    <w:rsid w:val="00436AA7"/>
    <w:rsid w:val="004370C0"/>
    <w:rsid w:val="004370CA"/>
    <w:rsid w:val="00437D75"/>
    <w:rsid w:val="00443660"/>
    <w:rsid w:val="004438BA"/>
    <w:rsid w:val="0044451F"/>
    <w:rsid w:val="00444BBE"/>
    <w:rsid w:val="0044600F"/>
    <w:rsid w:val="00446C0B"/>
    <w:rsid w:val="00446C0E"/>
    <w:rsid w:val="0045323F"/>
    <w:rsid w:val="00453422"/>
    <w:rsid w:val="00454610"/>
    <w:rsid w:val="00454B2F"/>
    <w:rsid w:val="00465E67"/>
    <w:rsid w:val="00466550"/>
    <w:rsid w:val="00471FA7"/>
    <w:rsid w:val="0047216C"/>
    <w:rsid w:val="00472DC5"/>
    <w:rsid w:val="00475A13"/>
    <w:rsid w:val="00475C8B"/>
    <w:rsid w:val="004762AF"/>
    <w:rsid w:val="00476E92"/>
    <w:rsid w:val="00476ED9"/>
    <w:rsid w:val="00477DAC"/>
    <w:rsid w:val="004807A3"/>
    <w:rsid w:val="0048196A"/>
    <w:rsid w:val="0048267A"/>
    <w:rsid w:val="00483093"/>
    <w:rsid w:val="00484B57"/>
    <w:rsid w:val="00484FDA"/>
    <w:rsid w:val="00485370"/>
    <w:rsid w:val="00485883"/>
    <w:rsid w:val="0048688B"/>
    <w:rsid w:val="00486AFE"/>
    <w:rsid w:val="004877E4"/>
    <w:rsid w:val="00487817"/>
    <w:rsid w:val="00487C47"/>
    <w:rsid w:val="0049268D"/>
    <w:rsid w:val="004926EF"/>
    <w:rsid w:val="004937D6"/>
    <w:rsid w:val="00495085"/>
    <w:rsid w:val="004952EC"/>
    <w:rsid w:val="004965E5"/>
    <w:rsid w:val="00496714"/>
    <w:rsid w:val="004A0564"/>
    <w:rsid w:val="004A0A16"/>
    <w:rsid w:val="004A477B"/>
    <w:rsid w:val="004A652E"/>
    <w:rsid w:val="004A6AB9"/>
    <w:rsid w:val="004A74EF"/>
    <w:rsid w:val="004B00CB"/>
    <w:rsid w:val="004B1356"/>
    <w:rsid w:val="004B140E"/>
    <w:rsid w:val="004B2200"/>
    <w:rsid w:val="004B2A4E"/>
    <w:rsid w:val="004B2D9E"/>
    <w:rsid w:val="004B3460"/>
    <w:rsid w:val="004B4A20"/>
    <w:rsid w:val="004B4B65"/>
    <w:rsid w:val="004B5DC7"/>
    <w:rsid w:val="004C18A8"/>
    <w:rsid w:val="004C1B62"/>
    <w:rsid w:val="004C2AC7"/>
    <w:rsid w:val="004C30AE"/>
    <w:rsid w:val="004C3207"/>
    <w:rsid w:val="004C543E"/>
    <w:rsid w:val="004C5768"/>
    <w:rsid w:val="004D0CB6"/>
    <w:rsid w:val="004D15B7"/>
    <w:rsid w:val="004D1821"/>
    <w:rsid w:val="004D1CF8"/>
    <w:rsid w:val="004D1DE1"/>
    <w:rsid w:val="004D2785"/>
    <w:rsid w:val="004D2F20"/>
    <w:rsid w:val="004D4742"/>
    <w:rsid w:val="004D5102"/>
    <w:rsid w:val="004D5672"/>
    <w:rsid w:val="004D66E8"/>
    <w:rsid w:val="004D74D7"/>
    <w:rsid w:val="004D7E1A"/>
    <w:rsid w:val="004E1343"/>
    <w:rsid w:val="004E137F"/>
    <w:rsid w:val="004E15AB"/>
    <w:rsid w:val="004E31A2"/>
    <w:rsid w:val="004E3B60"/>
    <w:rsid w:val="004E4528"/>
    <w:rsid w:val="004E6A38"/>
    <w:rsid w:val="004E78F8"/>
    <w:rsid w:val="004F1317"/>
    <w:rsid w:val="004F1BCF"/>
    <w:rsid w:val="004F2395"/>
    <w:rsid w:val="004F2414"/>
    <w:rsid w:val="004F25B8"/>
    <w:rsid w:val="004F2D2D"/>
    <w:rsid w:val="004F3296"/>
    <w:rsid w:val="004F3FA7"/>
    <w:rsid w:val="004F42E1"/>
    <w:rsid w:val="004F463B"/>
    <w:rsid w:val="004F6BC5"/>
    <w:rsid w:val="004F705B"/>
    <w:rsid w:val="004F75D9"/>
    <w:rsid w:val="004F7679"/>
    <w:rsid w:val="004F7981"/>
    <w:rsid w:val="004F7F32"/>
    <w:rsid w:val="005000DA"/>
    <w:rsid w:val="0050155D"/>
    <w:rsid w:val="00502404"/>
    <w:rsid w:val="00503671"/>
    <w:rsid w:val="00503A43"/>
    <w:rsid w:val="0050458D"/>
    <w:rsid w:val="00505030"/>
    <w:rsid w:val="00505CCE"/>
    <w:rsid w:val="00505D54"/>
    <w:rsid w:val="00505DFA"/>
    <w:rsid w:val="00506668"/>
    <w:rsid w:val="005066E4"/>
    <w:rsid w:val="00506746"/>
    <w:rsid w:val="00506896"/>
    <w:rsid w:val="00506EB9"/>
    <w:rsid w:val="0050738F"/>
    <w:rsid w:val="00507ED9"/>
    <w:rsid w:val="00510ACF"/>
    <w:rsid w:val="00512F7D"/>
    <w:rsid w:val="00513113"/>
    <w:rsid w:val="00513B69"/>
    <w:rsid w:val="00513EB2"/>
    <w:rsid w:val="00514174"/>
    <w:rsid w:val="005143E8"/>
    <w:rsid w:val="00515271"/>
    <w:rsid w:val="005157EA"/>
    <w:rsid w:val="00515E92"/>
    <w:rsid w:val="00515F8F"/>
    <w:rsid w:val="005160C4"/>
    <w:rsid w:val="00521B1D"/>
    <w:rsid w:val="00521FF9"/>
    <w:rsid w:val="00523399"/>
    <w:rsid w:val="00523E5C"/>
    <w:rsid w:val="005244E2"/>
    <w:rsid w:val="00524810"/>
    <w:rsid w:val="00524E33"/>
    <w:rsid w:val="005255F0"/>
    <w:rsid w:val="00525EA2"/>
    <w:rsid w:val="00526BFC"/>
    <w:rsid w:val="005270E3"/>
    <w:rsid w:val="00527595"/>
    <w:rsid w:val="00530113"/>
    <w:rsid w:val="0053145D"/>
    <w:rsid w:val="005323F7"/>
    <w:rsid w:val="00532B7C"/>
    <w:rsid w:val="00534EF7"/>
    <w:rsid w:val="00535BAD"/>
    <w:rsid w:val="00535BCD"/>
    <w:rsid w:val="00535E37"/>
    <w:rsid w:val="00536578"/>
    <w:rsid w:val="005370DD"/>
    <w:rsid w:val="0054061F"/>
    <w:rsid w:val="005406ED"/>
    <w:rsid w:val="00542DFB"/>
    <w:rsid w:val="00543B1D"/>
    <w:rsid w:val="00545153"/>
    <w:rsid w:val="00546256"/>
    <w:rsid w:val="00546A47"/>
    <w:rsid w:val="00550175"/>
    <w:rsid w:val="005504B7"/>
    <w:rsid w:val="005520F1"/>
    <w:rsid w:val="00552E6B"/>
    <w:rsid w:val="005530AF"/>
    <w:rsid w:val="005531EE"/>
    <w:rsid w:val="00554281"/>
    <w:rsid w:val="005546D2"/>
    <w:rsid w:val="00554C7F"/>
    <w:rsid w:val="005628CD"/>
    <w:rsid w:val="00563AE3"/>
    <w:rsid w:val="0056650B"/>
    <w:rsid w:val="0056683F"/>
    <w:rsid w:val="005669E4"/>
    <w:rsid w:val="00566A1D"/>
    <w:rsid w:val="005674F4"/>
    <w:rsid w:val="00567E8F"/>
    <w:rsid w:val="00570802"/>
    <w:rsid w:val="00571C5E"/>
    <w:rsid w:val="005728B2"/>
    <w:rsid w:val="00573C6E"/>
    <w:rsid w:val="00574279"/>
    <w:rsid w:val="005742AC"/>
    <w:rsid w:val="00574F0D"/>
    <w:rsid w:val="0057560E"/>
    <w:rsid w:val="00576027"/>
    <w:rsid w:val="00577DF0"/>
    <w:rsid w:val="00580050"/>
    <w:rsid w:val="00582786"/>
    <w:rsid w:val="00582811"/>
    <w:rsid w:val="00583531"/>
    <w:rsid w:val="00583BE2"/>
    <w:rsid w:val="00583F35"/>
    <w:rsid w:val="005844FB"/>
    <w:rsid w:val="00584CF9"/>
    <w:rsid w:val="00586D72"/>
    <w:rsid w:val="005879D3"/>
    <w:rsid w:val="005900C5"/>
    <w:rsid w:val="00590342"/>
    <w:rsid w:val="005918B3"/>
    <w:rsid w:val="00593409"/>
    <w:rsid w:val="005934C4"/>
    <w:rsid w:val="00595DB8"/>
    <w:rsid w:val="00596285"/>
    <w:rsid w:val="00596DD6"/>
    <w:rsid w:val="005979F8"/>
    <w:rsid w:val="005A03D9"/>
    <w:rsid w:val="005A27AE"/>
    <w:rsid w:val="005A3F62"/>
    <w:rsid w:val="005A453E"/>
    <w:rsid w:val="005A4877"/>
    <w:rsid w:val="005A504E"/>
    <w:rsid w:val="005A5738"/>
    <w:rsid w:val="005A58E5"/>
    <w:rsid w:val="005B166E"/>
    <w:rsid w:val="005B2C8F"/>
    <w:rsid w:val="005B319F"/>
    <w:rsid w:val="005B3438"/>
    <w:rsid w:val="005B509F"/>
    <w:rsid w:val="005B5656"/>
    <w:rsid w:val="005B6134"/>
    <w:rsid w:val="005B6DB2"/>
    <w:rsid w:val="005C00C6"/>
    <w:rsid w:val="005C023C"/>
    <w:rsid w:val="005C1241"/>
    <w:rsid w:val="005C2029"/>
    <w:rsid w:val="005C21E6"/>
    <w:rsid w:val="005C25C3"/>
    <w:rsid w:val="005C2B8A"/>
    <w:rsid w:val="005C3562"/>
    <w:rsid w:val="005C3D51"/>
    <w:rsid w:val="005C4F89"/>
    <w:rsid w:val="005C61A9"/>
    <w:rsid w:val="005C6BC5"/>
    <w:rsid w:val="005C73CB"/>
    <w:rsid w:val="005C75F8"/>
    <w:rsid w:val="005D0F4B"/>
    <w:rsid w:val="005D171E"/>
    <w:rsid w:val="005D1D8C"/>
    <w:rsid w:val="005D4C1A"/>
    <w:rsid w:val="005D55E8"/>
    <w:rsid w:val="005D6223"/>
    <w:rsid w:val="005D6E3D"/>
    <w:rsid w:val="005D78A9"/>
    <w:rsid w:val="005D7DE9"/>
    <w:rsid w:val="005E05D4"/>
    <w:rsid w:val="005E32B2"/>
    <w:rsid w:val="005E407B"/>
    <w:rsid w:val="005E4AB0"/>
    <w:rsid w:val="005E501C"/>
    <w:rsid w:val="005E7381"/>
    <w:rsid w:val="005F0D16"/>
    <w:rsid w:val="005F13A5"/>
    <w:rsid w:val="005F2A32"/>
    <w:rsid w:val="005F35DB"/>
    <w:rsid w:val="005F43D5"/>
    <w:rsid w:val="005F6A83"/>
    <w:rsid w:val="005F7855"/>
    <w:rsid w:val="005F7B8E"/>
    <w:rsid w:val="006005C9"/>
    <w:rsid w:val="006013E6"/>
    <w:rsid w:val="00602013"/>
    <w:rsid w:val="00602EBB"/>
    <w:rsid w:val="0060503E"/>
    <w:rsid w:val="00606329"/>
    <w:rsid w:val="00606B8A"/>
    <w:rsid w:val="00607A14"/>
    <w:rsid w:val="00610402"/>
    <w:rsid w:val="006111CC"/>
    <w:rsid w:val="00612F50"/>
    <w:rsid w:val="00614033"/>
    <w:rsid w:val="00616453"/>
    <w:rsid w:val="006169F8"/>
    <w:rsid w:val="00620201"/>
    <w:rsid w:val="00620383"/>
    <w:rsid w:val="0062202E"/>
    <w:rsid w:val="0062253D"/>
    <w:rsid w:val="00623C06"/>
    <w:rsid w:val="00623D56"/>
    <w:rsid w:val="006240C1"/>
    <w:rsid w:val="00625125"/>
    <w:rsid w:val="00625DE7"/>
    <w:rsid w:val="00625F3B"/>
    <w:rsid w:val="006262DE"/>
    <w:rsid w:val="00626602"/>
    <w:rsid w:val="00630135"/>
    <w:rsid w:val="00630253"/>
    <w:rsid w:val="0063128A"/>
    <w:rsid w:val="00632E5B"/>
    <w:rsid w:val="006337DC"/>
    <w:rsid w:val="00633B4D"/>
    <w:rsid w:val="00635BBC"/>
    <w:rsid w:val="006377BB"/>
    <w:rsid w:val="00640281"/>
    <w:rsid w:val="00641154"/>
    <w:rsid w:val="00641739"/>
    <w:rsid w:val="00642AA7"/>
    <w:rsid w:val="00644D1B"/>
    <w:rsid w:val="006458D0"/>
    <w:rsid w:val="00645B03"/>
    <w:rsid w:val="00645F90"/>
    <w:rsid w:val="006466BA"/>
    <w:rsid w:val="006469F7"/>
    <w:rsid w:val="00647030"/>
    <w:rsid w:val="00647508"/>
    <w:rsid w:val="0064763D"/>
    <w:rsid w:val="00650D29"/>
    <w:rsid w:val="00651847"/>
    <w:rsid w:val="00651FF0"/>
    <w:rsid w:val="006523F9"/>
    <w:rsid w:val="00653B0D"/>
    <w:rsid w:val="00654CC0"/>
    <w:rsid w:val="006558B2"/>
    <w:rsid w:val="006559A9"/>
    <w:rsid w:val="00655B46"/>
    <w:rsid w:val="00655F14"/>
    <w:rsid w:val="006565F0"/>
    <w:rsid w:val="0065779C"/>
    <w:rsid w:val="006615FD"/>
    <w:rsid w:val="00661F04"/>
    <w:rsid w:val="00662EC7"/>
    <w:rsid w:val="006668DD"/>
    <w:rsid w:val="00666C82"/>
    <w:rsid w:val="006674AD"/>
    <w:rsid w:val="00670E21"/>
    <w:rsid w:val="00672715"/>
    <w:rsid w:val="0067346A"/>
    <w:rsid w:val="0067422C"/>
    <w:rsid w:val="00674D23"/>
    <w:rsid w:val="006758E7"/>
    <w:rsid w:val="006766F6"/>
    <w:rsid w:val="00676DA3"/>
    <w:rsid w:val="006804EE"/>
    <w:rsid w:val="00680E3F"/>
    <w:rsid w:val="0068103F"/>
    <w:rsid w:val="0068149A"/>
    <w:rsid w:val="00682068"/>
    <w:rsid w:val="0068324B"/>
    <w:rsid w:val="00683565"/>
    <w:rsid w:val="006846C7"/>
    <w:rsid w:val="006851B4"/>
    <w:rsid w:val="006858B2"/>
    <w:rsid w:val="00685933"/>
    <w:rsid w:val="0068613F"/>
    <w:rsid w:val="00687A68"/>
    <w:rsid w:val="006900F9"/>
    <w:rsid w:val="00690137"/>
    <w:rsid w:val="0069061C"/>
    <w:rsid w:val="00692D92"/>
    <w:rsid w:val="006932CC"/>
    <w:rsid w:val="00695401"/>
    <w:rsid w:val="00695498"/>
    <w:rsid w:val="00696365"/>
    <w:rsid w:val="00696D0F"/>
    <w:rsid w:val="0069727A"/>
    <w:rsid w:val="006A17EE"/>
    <w:rsid w:val="006A1E57"/>
    <w:rsid w:val="006A38C1"/>
    <w:rsid w:val="006A4254"/>
    <w:rsid w:val="006A4D25"/>
    <w:rsid w:val="006A535F"/>
    <w:rsid w:val="006A6BB4"/>
    <w:rsid w:val="006A72DB"/>
    <w:rsid w:val="006A755F"/>
    <w:rsid w:val="006B00B5"/>
    <w:rsid w:val="006B068D"/>
    <w:rsid w:val="006B1292"/>
    <w:rsid w:val="006B1A10"/>
    <w:rsid w:val="006B2DCB"/>
    <w:rsid w:val="006B4358"/>
    <w:rsid w:val="006B5173"/>
    <w:rsid w:val="006B6076"/>
    <w:rsid w:val="006B7453"/>
    <w:rsid w:val="006C0202"/>
    <w:rsid w:val="006C079B"/>
    <w:rsid w:val="006C0A81"/>
    <w:rsid w:val="006C107C"/>
    <w:rsid w:val="006C1F1E"/>
    <w:rsid w:val="006C3DAD"/>
    <w:rsid w:val="006C54AC"/>
    <w:rsid w:val="006C61E3"/>
    <w:rsid w:val="006C63AE"/>
    <w:rsid w:val="006C7E02"/>
    <w:rsid w:val="006D0005"/>
    <w:rsid w:val="006D0670"/>
    <w:rsid w:val="006D1841"/>
    <w:rsid w:val="006D284A"/>
    <w:rsid w:val="006D33BB"/>
    <w:rsid w:val="006D4D02"/>
    <w:rsid w:val="006D6288"/>
    <w:rsid w:val="006D79DC"/>
    <w:rsid w:val="006E01A9"/>
    <w:rsid w:val="006E11D0"/>
    <w:rsid w:val="006E1606"/>
    <w:rsid w:val="006E1F31"/>
    <w:rsid w:val="006E25C8"/>
    <w:rsid w:val="006E52B3"/>
    <w:rsid w:val="006E5E40"/>
    <w:rsid w:val="006F0D1D"/>
    <w:rsid w:val="006F0D28"/>
    <w:rsid w:val="006F1569"/>
    <w:rsid w:val="006F23E5"/>
    <w:rsid w:val="006F23F4"/>
    <w:rsid w:val="006F2A6B"/>
    <w:rsid w:val="006F2C50"/>
    <w:rsid w:val="006F5194"/>
    <w:rsid w:val="006F5629"/>
    <w:rsid w:val="006F57FE"/>
    <w:rsid w:val="006F592D"/>
    <w:rsid w:val="006F6B4F"/>
    <w:rsid w:val="006F6E04"/>
    <w:rsid w:val="006F7179"/>
    <w:rsid w:val="006F7210"/>
    <w:rsid w:val="00700155"/>
    <w:rsid w:val="00700600"/>
    <w:rsid w:val="00700879"/>
    <w:rsid w:val="00700E67"/>
    <w:rsid w:val="0070165A"/>
    <w:rsid w:val="007033DF"/>
    <w:rsid w:val="0070341B"/>
    <w:rsid w:val="007050EB"/>
    <w:rsid w:val="0070732E"/>
    <w:rsid w:val="00710231"/>
    <w:rsid w:val="00710E9F"/>
    <w:rsid w:val="007113C9"/>
    <w:rsid w:val="00711517"/>
    <w:rsid w:val="00711C2B"/>
    <w:rsid w:val="00712A92"/>
    <w:rsid w:val="0071443D"/>
    <w:rsid w:val="00714458"/>
    <w:rsid w:val="0071493E"/>
    <w:rsid w:val="00715A8E"/>
    <w:rsid w:val="007178B9"/>
    <w:rsid w:val="00720B93"/>
    <w:rsid w:val="00721183"/>
    <w:rsid w:val="00724287"/>
    <w:rsid w:val="00724C86"/>
    <w:rsid w:val="0072554B"/>
    <w:rsid w:val="007267A9"/>
    <w:rsid w:val="007267BD"/>
    <w:rsid w:val="0072718F"/>
    <w:rsid w:val="0072789D"/>
    <w:rsid w:val="007305C9"/>
    <w:rsid w:val="00732598"/>
    <w:rsid w:val="00733A13"/>
    <w:rsid w:val="00733DAC"/>
    <w:rsid w:val="0073432C"/>
    <w:rsid w:val="00734471"/>
    <w:rsid w:val="00734C5E"/>
    <w:rsid w:val="00735050"/>
    <w:rsid w:val="00735B79"/>
    <w:rsid w:val="00735C76"/>
    <w:rsid w:val="00736A1F"/>
    <w:rsid w:val="00736AB0"/>
    <w:rsid w:val="00736D49"/>
    <w:rsid w:val="0073721F"/>
    <w:rsid w:val="007378A1"/>
    <w:rsid w:val="007378BF"/>
    <w:rsid w:val="00737BBD"/>
    <w:rsid w:val="00737E96"/>
    <w:rsid w:val="00740686"/>
    <w:rsid w:val="007410C2"/>
    <w:rsid w:val="007427CC"/>
    <w:rsid w:val="0074309C"/>
    <w:rsid w:val="007430F5"/>
    <w:rsid w:val="00743389"/>
    <w:rsid w:val="00745D7A"/>
    <w:rsid w:val="00746804"/>
    <w:rsid w:val="0074712A"/>
    <w:rsid w:val="0074712C"/>
    <w:rsid w:val="0075012C"/>
    <w:rsid w:val="007517F5"/>
    <w:rsid w:val="00753CCE"/>
    <w:rsid w:val="00753F96"/>
    <w:rsid w:val="00754472"/>
    <w:rsid w:val="00754612"/>
    <w:rsid w:val="007562A4"/>
    <w:rsid w:val="00756DC5"/>
    <w:rsid w:val="0075774F"/>
    <w:rsid w:val="00761D53"/>
    <w:rsid w:val="00762B20"/>
    <w:rsid w:val="007634A2"/>
    <w:rsid w:val="00764030"/>
    <w:rsid w:val="00764534"/>
    <w:rsid w:val="00765126"/>
    <w:rsid w:val="00766D31"/>
    <w:rsid w:val="0076745E"/>
    <w:rsid w:val="007706D7"/>
    <w:rsid w:val="00772CE1"/>
    <w:rsid w:val="007757C2"/>
    <w:rsid w:val="00777974"/>
    <w:rsid w:val="0078092F"/>
    <w:rsid w:val="00781974"/>
    <w:rsid w:val="00781BB1"/>
    <w:rsid w:val="00782E90"/>
    <w:rsid w:val="00782F52"/>
    <w:rsid w:val="00783533"/>
    <w:rsid w:val="007836B8"/>
    <w:rsid w:val="00784BA9"/>
    <w:rsid w:val="007857D5"/>
    <w:rsid w:val="00785A6C"/>
    <w:rsid w:val="007871AC"/>
    <w:rsid w:val="0079022A"/>
    <w:rsid w:val="00790373"/>
    <w:rsid w:val="007907CA"/>
    <w:rsid w:val="007909B6"/>
    <w:rsid w:val="00792819"/>
    <w:rsid w:val="00793659"/>
    <w:rsid w:val="007949D3"/>
    <w:rsid w:val="007949D4"/>
    <w:rsid w:val="00795841"/>
    <w:rsid w:val="0079686C"/>
    <w:rsid w:val="00796B9C"/>
    <w:rsid w:val="007A2309"/>
    <w:rsid w:val="007A235D"/>
    <w:rsid w:val="007A276A"/>
    <w:rsid w:val="007A4357"/>
    <w:rsid w:val="007A4368"/>
    <w:rsid w:val="007B13A0"/>
    <w:rsid w:val="007B3280"/>
    <w:rsid w:val="007B5216"/>
    <w:rsid w:val="007B65F8"/>
    <w:rsid w:val="007B6E09"/>
    <w:rsid w:val="007B7907"/>
    <w:rsid w:val="007B7CAD"/>
    <w:rsid w:val="007C00EB"/>
    <w:rsid w:val="007C14CB"/>
    <w:rsid w:val="007C27D0"/>
    <w:rsid w:val="007C3BB2"/>
    <w:rsid w:val="007C412F"/>
    <w:rsid w:val="007C5E1C"/>
    <w:rsid w:val="007C608D"/>
    <w:rsid w:val="007C6F28"/>
    <w:rsid w:val="007C7A6C"/>
    <w:rsid w:val="007D190B"/>
    <w:rsid w:val="007D3EF9"/>
    <w:rsid w:val="007D4B69"/>
    <w:rsid w:val="007D7AAF"/>
    <w:rsid w:val="007E009F"/>
    <w:rsid w:val="007E1054"/>
    <w:rsid w:val="007E217C"/>
    <w:rsid w:val="007E2464"/>
    <w:rsid w:val="007E2E6D"/>
    <w:rsid w:val="007E3FC1"/>
    <w:rsid w:val="007E4494"/>
    <w:rsid w:val="007E4A02"/>
    <w:rsid w:val="007E521D"/>
    <w:rsid w:val="007E52B9"/>
    <w:rsid w:val="007E5A9B"/>
    <w:rsid w:val="007E6299"/>
    <w:rsid w:val="007E63A2"/>
    <w:rsid w:val="007E6EA5"/>
    <w:rsid w:val="007F00D6"/>
    <w:rsid w:val="007F08A3"/>
    <w:rsid w:val="007F2307"/>
    <w:rsid w:val="007F2555"/>
    <w:rsid w:val="007F2DB8"/>
    <w:rsid w:val="007F31C1"/>
    <w:rsid w:val="007F339A"/>
    <w:rsid w:val="007F3A21"/>
    <w:rsid w:val="007F3D9F"/>
    <w:rsid w:val="007F5000"/>
    <w:rsid w:val="007F7A17"/>
    <w:rsid w:val="007F7BE3"/>
    <w:rsid w:val="0080030D"/>
    <w:rsid w:val="00801112"/>
    <w:rsid w:val="008017D0"/>
    <w:rsid w:val="0080295B"/>
    <w:rsid w:val="00803C16"/>
    <w:rsid w:val="00803D8D"/>
    <w:rsid w:val="00805964"/>
    <w:rsid w:val="008075F7"/>
    <w:rsid w:val="00807CC2"/>
    <w:rsid w:val="00810380"/>
    <w:rsid w:val="00812B9F"/>
    <w:rsid w:val="00814298"/>
    <w:rsid w:val="0081521B"/>
    <w:rsid w:val="0081533C"/>
    <w:rsid w:val="00815A0B"/>
    <w:rsid w:val="00816BEC"/>
    <w:rsid w:val="00816FB4"/>
    <w:rsid w:val="0081760C"/>
    <w:rsid w:val="008179D3"/>
    <w:rsid w:val="00820975"/>
    <w:rsid w:val="00820DE5"/>
    <w:rsid w:val="00823CAF"/>
    <w:rsid w:val="00824635"/>
    <w:rsid w:val="00825E89"/>
    <w:rsid w:val="00825F1F"/>
    <w:rsid w:val="00826500"/>
    <w:rsid w:val="008273CE"/>
    <w:rsid w:val="00830A18"/>
    <w:rsid w:val="00830DAC"/>
    <w:rsid w:val="0083226A"/>
    <w:rsid w:val="008329C2"/>
    <w:rsid w:val="0083335D"/>
    <w:rsid w:val="0083374D"/>
    <w:rsid w:val="00834FEA"/>
    <w:rsid w:val="00835B1D"/>
    <w:rsid w:val="00840392"/>
    <w:rsid w:val="008406D4"/>
    <w:rsid w:val="00842278"/>
    <w:rsid w:val="00842C3A"/>
    <w:rsid w:val="0084341E"/>
    <w:rsid w:val="008444F4"/>
    <w:rsid w:val="008468F8"/>
    <w:rsid w:val="008469E5"/>
    <w:rsid w:val="00847021"/>
    <w:rsid w:val="00847AC0"/>
    <w:rsid w:val="0085156C"/>
    <w:rsid w:val="00852DAE"/>
    <w:rsid w:val="00853A5D"/>
    <w:rsid w:val="008546C2"/>
    <w:rsid w:val="00855369"/>
    <w:rsid w:val="0085539A"/>
    <w:rsid w:val="00855E99"/>
    <w:rsid w:val="00856B0D"/>
    <w:rsid w:val="00856C70"/>
    <w:rsid w:val="00865454"/>
    <w:rsid w:val="008724C1"/>
    <w:rsid w:val="00872867"/>
    <w:rsid w:val="00874D0E"/>
    <w:rsid w:val="0087523B"/>
    <w:rsid w:val="008762DD"/>
    <w:rsid w:val="008769D1"/>
    <w:rsid w:val="00876AD7"/>
    <w:rsid w:val="008777FC"/>
    <w:rsid w:val="00880F11"/>
    <w:rsid w:val="00881C70"/>
    <w:rsid w:val="00881E9C"/>
    <w:rsid w:val="0088236F"/>
    <w:rsid w:val="00882DCF"/>
    <w:rsid w:val="008833D0"/>
    <w:rsid w:val="00883F7A"/>
    <w:rsid w:val="00884419"/>
    <w:rsid w:val="00884E2E"/>
    <w:rsid w:val="00885D76"/>
    <w:rsid w:val="00887E19"/>
    <w:rsid w:val="00890689"/>
    <w:rsid w:val="00890BBF"/>
    <w:rsid w:val="00891503"/>
    <w:rsid w:val="00893F3D"/>
    <w:rsid w:val="00894B01"/>
    <w:rsid w:val="00894C69"/>
    <w:rsid w:val="00895347"/>
    <w:rsid w:val="00896A08"/>
    <w:rsid w:val="00897648"/>
    <w:rsid w:val="00897EB6"/>
    <w:rsid w:val="008A2186"/>
    <w:rsid w:val="008A265B"/>
    <w:rsid w:val="008A35B4"/>
    <w:rsid w:val="008A3617"/>
    <w:rsid w:val="008A4319"/>
    <w:rsid w:val="008A4CED"/>
    <w:rsid w:val="008A6AE9"/>
    <w:rsid w:val="008A6CCA"/>
    <w:rsid w:val="008A7CFB"/>
    <w:rsid w:val="008B0374"/>
    <w:rsid w:val="008B0C0C"/>
    <w:rsid w:val="008B18C9"/>
    <w:rsid w:val="008B37FF"/>
    <w:rsid w:val="008B4783"/>
    <w:rsid w:val="008B60B4"/>
    <w:rsid w:val="008B7926"/>
    <w:rsid w:val="008C021D"/>
    <w:rsid w:val="008C0B53"/>
    <w:rsid w:val="008C3988"/>
    <w:rsid w:val="008C491D"/>
    <w:rsid w:val="008C7BBE"/>
    <w:rsid w:val="008D0EFB"/>
    <w:rsid w:val="008D196F"/>
    <w:rsid w:val="008D20DB"/>
    <w:rsid w:val="008D2412"/>
    <w:rsid w:val="008D28E1"/>
    <w:rsid w:val="008D4194"/>
    <w:rsid w:val="008D4AAF"/>
    <w:rsid w:val="008D4FA3"/>
    <w:rsid w:val="008D564B"/>
    <w:rsid w:val="008D6130"/>
    <w:rsid w:val="008D674E"/>
    <w:rsid w:val="008E27AE"/>
    <w:rsid w:val="008E3F07"/>
    <w:rsid w:val="008E3FF3"/>
    <w:rsid w:val="008E46ED"/>
    <w:rsid w:val="008E4A3A"/>
    <w:rsid w:val="008E4D55"/>
    <w:rsid w:val="008E534C"/>
    <w:rsid w:val="008E6A19"/>
    <w:rsid w:val="008F0339"/>
    <w:rsid w:val="008F0478"/>
    <w:rsid w:val="008F0DBE"/>
    <w:rsid w:val="008F2772"/>
    <w:rsid w:val="008F37BE"/>
    <w:rsid w:val="008F5C27"/>
    <w:rsid w:val="008F71BC"/>
    <w:rsid w:val="008F7E33"/>
    <w:rsid w:val="00901173"/>
    <w:rsid w:val="00903816"/>
    <w:rsid w:val="00903E22"/>
    <w:rsid w:val="00904DBD"/>
    <w:rsid w:val="00904E32"/>
    <w:rsid w:val="00905EB2"/>
    <w:rsid w:val="009073AB"/>
    <w:rsid w:val="009073D8"/>
    <w:rsid w:val="00912159"/>
    <w:rsid w:val="009135D9"/>
    <w:rsid w:val="009137E9"/>
    <w:rsid w:val="0091385C"/>
    <w:rsid w:val="00915D1B"/>
    <w:rsid w:val="0092019B"/>
    <w:rsid w:val="00921261"/>
    <w:rsid w:val="009237E0"/>
    <w:rsid w:val="00923ACC"/>
    <w:rsid w:val="00923B54"/>
    <w:rsid w:val="00924B26"/>
    <w:rsid w:val="00924BDF"/>
    <w:rsid w:val="0092746E"/>
    <w:rsid w:val="00927A17"/>
    <w:rsid w:val="009300F7"/>
    <w:rsid w:val="00931DC3"/>
    <w:rsid w:val="00931E15"/>
    <w:rsid w:val="00933271"/>
    <w:rsid w:val="00934577"/>
    <w:rsid w:val="00934BEF"/>
    <w:rsid w:val="00935B08"/>
    <w:rsid w:val="009365C0"/>
    <w:rsid w:val="00937D2E"/>
    <w:rsid w:val="00941140"/>
    <w:rsid w:val="00944C7C"/>
    <w:rsid w:val="009455F5"/>
    <w:rsid w:val="00946D49"/>
    <w:rsid w:val="0094749D"/>
    <w:rsid w:val="0094787B"/>
    <w:rsid w:val="009525E0"/>
    <w:rsid w:val="009532D0"/>
    <w:rsid w:val="009539C5"/>
    <w:rsid w:val="00953E4B"/>
    <w:rsid w:val="009544D9"/>
    <w:rsid w:val="00955BC3"/>
    <w:rsid w:val="00960D7E"/>
    <w:rsid w:val="00961758"/>
    <w:rsid w:val="00961981"/>
    <w:rsid w:val="00961D4A"/>
    <w:rsid w:val="00963C2E"/>
    <w:rsid w:val="00964610"/>
    <w:rsid w:val="00964A37"/>
    <w:rsid w:val="00964DB1"/>
    <w:rsid w:val="009668D9"/>
    <w:rsid w:val="00967B5F"/>
    <w:rsid w:val="009709E4"/>
    <w:rsid w:val="00971364"/>
    <w:rsid w:val="009713CD"/>
    <w:rsid w:val="009714CE"/>
    <w:rsid w:val="00971715"/>
    <w:rsid w:val="00971B05"/>
    <w:rsid w:val="00971BF6"/>
    <w:rsid w:val="00972829"/>
    <w:rsid w:val="009730C5"/>
    <w:rsid w:val="00973701"/>
    <w:rsid w:val="009741DF"/>
    <w:rsid w:val="00974497"/>
    <w:rsid w:val="00974B84"/>
    <w:rsid w:val="009754EA"/>
    <w:rsid w:val="009756F7"/>
    <w:rsid w:val="00976FDF"/>
    <w:rsid w:val="009779D0"/>
    <w:rsid w:val="00977DAB"/>
    <w:rsid w:val="00981D45"/>
    <w:rsid w:val="00982C55"/>
    <w:rsid w:val="0098308D"/>
    <w:rsid w:val="009830C5"/>
    <w:rsid w:val="00983279"/>
    <w:rsid w:val="00984B7E"/>
    <w:rsid w:val="00985CCC"/>
    <w:rsid w:val="00986DBC"/>
    <w:rsid w:val="009871C2"/>
    <w:rsid w:val="00990B80"/>
    <w:rsid w:val="00990E3B"/>
    <w:rsid w:val="00991363"/>
    <w:rsid w:val="00993F97"/>
    <w:rsid w:val="0099541C"/>
    <w:rsid w:val="00995680"/>
    <w:rsid w:val="00995A20"/>
    <w:rsid w:val="00995EC9"/>
    <w:rsid w:val="009965AF"/>
    <w:rsid w:val="009974DF"/>
    <w:rsid w:val="00997EE6"/>
    <w:rsid w:val="009A055B"/>
    <w:rsid w:val="009A0C5B"/>
    <w:rsid w:val="009A25DD"/>
    <w:rsid w:val="009A2798"/>
    <w:rsid w:val="009A5197"/>
    <w:rsid w:val="009A5C06"/>
    <w:rsid w:val="009A5F44"/>
    <w:rsid w:val="009A7066"/>
    <w:rsid w:val="009A715C"/>
    <w:rsid w:val="009B2974"/>
    <w:rsid w:val="009B2A40"/>
    <w:rsid w:val="009B2B3C"/>
    <w:rsid w:val="009B3C2E"/>
    <w:rsid w:val="009B3E54"/>
    <w:rsid w:val="009B60BD"/>
    <w:rsid w:val="009B6FE9"/>
    <w:rsid w:val="009C422A"/>
    <w:rsid w:val="009C51A5"/>
    <w:rsid w:val="009C57DA"/>
    <w:rsid w:val="009C5F2C"/>
    <w:rsid w:val="009C7A0C"/>
    <w:rsid w:val="009D31AD"/>
    <w:rsid w:val="009D36E0"/>
    <w:rsid w:val="009D4064"/>
    <w:rsid w:val="009D565D"/>
    <w:rsid w:val="009D6C80"/>
    <w:rsid w:val="009D6D5E"/>
    <w:rsid w:val="009D72C4"/>
    <w:rsid w:val="009D7BDD"/>
    <w:rsid w:val="009D7EBE"/>
    <w:rsid w:val="009E010F"/>
    <w:rsid w:val="009E06F2"/>
    <w:rsid w:val="009E0F1D"/>
    <w:rsid w:val="009E287C"/>
    <w:rsid w:val="009E3294"/>
    <w:rsid w:val="009E4805"/>
    <w:rsid w:val="009E5964"/>
    <w:rsid w:val="009E677C"/>
    <w:rsid w:val="009E688B"/>
    <w:rsid w:val="009E69E6"/>
    <w:rsid w:val="009E7EC3"/>
    <w:rsid w:val="009F0486"/>
    <w:rsid w:val="009F05D7"/>
    <w:rsid w:val="009F123D"/>
    <w:rsid w:val="009F26C1"/>
    <w:rsid w:val="009F3560"/>
    <w:rsid w:val="009F3D18"/>
    <w:rsid w:val="009F3F00"/>
    <w:rsid w:val="009F4B91"/>
    <w:rsid w:val="009F71F2"/>
    <w:rsid w:val="00A00BB1"/>
    <w:rsid w:val="00A02C60"/>
    <w:rsid w:val="00A0485B"/>
    <w:rsid w:val="00A0569E"/>
    <w:rsid w:val="00A05735"/>
    <w:rsid w:val="00A05BD1"/>
    <w:rsid w:val="00A0719F"/>
    <w:rsid w:val="00A073D8"/>
    <w:rsid w:val="00A077C3"/>
    <w:rsid w:val="00A111F3"/>
    <w:rsid w:val="00A11A12"/>
    <w:rsid w:val="00A11F4C"/>
    <w:rsid w:val="00A125CC"/>
    <w:rsid w:val="00A14013"/>
    <w:rsid w:val="00A1441A"/>
    <w:rsid w:val="00A144F8"/>
    <w:rsid w:val="00A14760"/>
    <w:rsid w:val="00A16824"/>
    <w:rsid w:val="00A16BF1"/>
    <w:rsid w:val="00A20C61"/>
    <w:rsid w:val="00A21EF8"/>
    <w:rsid w:val="00A2237C"/>
    <w:rsid w:val="00A22A3E"/>
    <w:rsid w:val="00A23671"/>
    <w:rsid w:val="00A23EAC"/>
    <w:rsid w:val="00A260B0"/>
    <w:rsid w:val="00A26D51"/>
    <w:rsid w:val="00A30440"/>
    <w:rsid w:val="00A310D7"/>
    <w:rsid w:val="00A3162F"/>
    <w:rsid w:val="00A32132"/>
    <w:rsid w:val="00A32FC6"/>
    <w:rsid w:val="00A34B3C"/>
    <w:rsid w:val="00A37B28"/>
    <w:rsid w:val="00A40FA4"/>
    <w:rsid w:val="00A410AF"/>
    <w:rsid w:val="00A44745"/>
    <w:rsid w:val="00A45145"/>
    <w:rsid w:val="00A4704D"/>
    <w:rsid w:val="00A504DE"/>
    <w:rsid w:val="00A51CBE"/>
    <w:rsid w:val="00A52149"/>
    <w:rsid w:val="00A534A9"/>
    <w:rsid w:val="00A5398B"/>
    <w:rsid w:val="00A55649"/>
    <w:rsid w:val="00A55CFD"/>
    <w:rsid w:val="00A56125"/>
    <w:rsid w:val="00A566C1"/>
    <w:rsid w:val="00A569C0"/>
    <w:rsid w:val="00A579F4"/>
    <w:rsid w:val="00A60023"/>
    <w:rsid w:val="00A6172A"/>
    <w:rsid w:val="00A640A5"/>
    <w:rsid w:val="00A6528B"/>
    <w:rsid w:val="00A65AFB"/>
    <w:rsid w:val="00A67382"/>
    <w:rsid w:val="00A678B7"/>
    <w:rsid w:val="00A70322"/>
    <w:rsid w:val="00A70348"/>
    <w:rsid w:val="00A720F2"/>
    <w:rsid w:val="00A75E44"/>
    <w:rsid w:val="00A76B67"/>
    <w:rsid w:val="00A81E2A"/>
    <w:rsid w:val="00A8294B"/>
    <w:rsid w:val="00A82E43"/>
    <w:rsid w:val="00A83085"/>
    <w:rsid w:val="00A85C1B"/>
    <w:rsid w:val="00A86416"/>
    <w:rsid w:val="00A86D66"/>
    <w:rsid w:val="00A87640"/>
    <w:rsid w:val="00A920AA"/>
    <w:rsid w:val="00A9321C"/>
    <w:rsid w:val="00A935D8"/>
    <w:rsid w:val="00A95178"/>
    <w:rsid w:val="00A9681C"/>
    <w:rsid w:val="00AA147D"/>
    <w:rsid w:val="00AA17C4"/>
    <w:rsid w:val="00AA3D0E"/>
    <w:rsid w:val="00AA3ED5"/>
    <w:rsid w:val="00AA4A26"/>
    <w:rsid w:val="00AA50D2"/>
    <w:rsid w:val="00AA5C24"/>
    <w:rsid w:val="00AA6DD3"/>
    <w:rsid w:val="00AA74ED"/>
    <w:rsid w:val="00AA753F"/>
    <w:rsid w:val="00AB015A"/>
    <w:rsid w:val="00AB1CFD"/>
    <w:rsid w:val="00AB34B3"/>
    <w:rsid w:val="00AB3CB4"/>
    <w:rsid w:val="00AB59C0"/>
    <w:rsid w:val="00AB740B"/>
    <w:rsid w:val="00AB742D"/>
    <w:rsid w:val="00AC06C5"/>
    <w:rsid w:val="00AC092F"/>
    <w:rsid w:val="00AC0A5E"/>
    <w:rsid w:val="00AC0FA9"/>
    <w:rsid w:val="00AC1AF1"/>
    <w:rsid w:val="00AC25C1"/>
    <w:rsid w:val="00AC38BD"/>
    <w:rsid w:val="00AC58C3"/>
    <w:rsid w:val="00AC64DB"/>
    <w:rsid w:val="00AC6C5C"/>
    <w:rsid w:val="00AC74BD"/>
    <w:rsid w:val="00AC7C89"/>
    <w:rsid w:val="00AC7EB4"/>
    <w:rsid w:val="00AD1809"/>
    <w:rsid w:val="00AD1CC1"/>
    <w:rsid w:val="00AD2D4A"/>
    <w:rsid w:val="00AD3F6A"/>
    <w:rsid w:val="00AD65F3"/>
    <w:rsid w:val="00AD6B8F"/>
    <w:rsid w:val="00AE088A"/>
    <w:rsid w:val="00AE2161"/>
    <w:rsid w:val="00AE21C5"/>
    <w:rsid w:val="00AE239A"/>
    <w:rsid w:val="00AE28C3"/>
    <w:rsid w:val="00AE3AD6"/>
    <w:rsid w:val="00AE4723"/>
    <w:rsid w:val="00AE55C7"/>
    <w:rsid w:val="00AE589A"/>
    <w:rsid w:val="00AF0250"/>
    <w:rsid w:val="00AF03F6"/>
    <w:rsid w:val="00AF0A86"/>
    <w:rsid w:val="00AF0ECB"/>
    <w:rsid w:val="00AF10DD"/>
    <w:rsid w:val="00AF1AFC"/>
    <w:rsid w:val="00AF1F4E"/>
    <w:rsid w:val="00AF296F"/>
    <w:rsid w:val="00AF3E9D"/>
    <w:rsid w:val="00AF4232"/>
    <w:rsid w:val="00AF4AA2"/>
    <w:rsid w:val="00AF6030"/>
    <w:rsid w:val="00AF62E9"/>
    <w:rsid w:val="00AF6CFF"/>
    <w:rsid w:val="00AF6F30"/>
    <w:rsid w:val="00AF754C"/>
    <w:rsid w:val="00AF760B"/>
    <w:rsid w:val="00AF7F5D"/>
    <w:rsid w:val="00B00FD4"/>
    <w:rsid w:val="00B02279"/>
    <w:rsid w:val="00B02615"/>
    <w:rsid w:val="00B030D7"/>
    <w:rsid w:val="00B06954"/>
    <w:rsid w:val="00B06BFA"/>
    <w:rsid w:val="00B06CD2"/>
    <w:rsid w:val="00B06FF5"/>
    <w:rsid w:val="00B07C6D"/>
    <w:rsid w:val="00B1004D"/>
    <w:rsid w:val="00B1059F"/>
    <w:rsid w:val="00B127A5"/>
    <w:rsid w:val="00B13346"/>
    <w:rsid w:val="00B13A2D"/>
    <w:rsid w:val="00B14571"/>
    <w:rsid w:val="00B15FD6"/>
    <w:rsid w:val="00B16069"/>
    <w:rsid w:val="00B1633A"/>
    <w:rsid w:val="00B16A79"/>
    <w:rsid w:val="00B16ECC"/>
    <w:rsid w:val="00B173CE"/>
    <w:rsid w:val="00B220BE"/>
    <w:rsid w:val="00B22696"/>
    <w:rsid w:val="00B2387E"/>
    <w:rsid w:val="00B24892"/>
    <w:rsid w:val="00B24A67"/>
    <w:rsid w:val="00B24AB4"/>
    <w:rsid w:val="00B2593A"/>
    <w:rsid w:val="00B26C48"/>
    <w:rsid w:val="00B271E4"/>
    <w:rsid w:val="00B31133"/>
    <w:rsid w:val="00B31939"/>
    <w:rsid w:val="00B33808"/>
    <w:rsid w:val="00B37013"/>
    <w:rsid w:val="00B43D4E"/>
    <w:rsid w:val="00B44EE1"/>
    <w:rsid w:val="00B4513C"/>
    <w:rsid w:val="00B4544C"/>
    <w:rsid w:val="00B46D66"/>
    <w:rsid w:val="00B476A8"/>
    <w:rsid w:val="00B4772F"/>
    <w:rsid w:val="00B47846"/>
    <w:rsid w:val="00B5098B"/>
    <w:rsid w:val="00B51157"/>
    <w:rsid w:val="00B51E89"/>
    <w:rsid w:val="00B551AF"/>
    <w:rsid w:val="00B553B5"/>
    <w:rsid w:val="00B555CE"/>
    <w:rsid w:val="00B55ADF"/>
    <w:rsid w:val="00B56F86"/>
    <w:rsid w:val="00B625E8"/>
    <w:rsid w:val="00B64100"/>
    <w:rsid w:val="00B65B1C"/>
    <w:rsid w:val="00B661C3"/>
    <w:rsid w:val="00B66D61"/>
    <w:rsid w:val="00B6755C"/>
    <w:rsid w:val="00B67575"/>
    <w:rsid w:val="00B7097D"/>
    <w:rsid w:val="00B70C32"/>
    <w:rsid w:val="00B72EAC"/>
    <w:rsid w:val="00B763F6"/>
    <w:rsid w:val="00B76A89"/>
    <w:rsid w:val="00B76EED"/>
    <w:rsid w:val="00B80BBB"/>
    <w:rsid w:val="00B8134A"/>
    <w:rsid w:val="00B83FBD"/>
    <w:rsid w:val="00B83FEF"/>
    <w:rsid w:val="00B84426"/>
    <w:rsid w:val="00B85665"/>
    <w:rsid w:val="00B86977"/>
    <w:rsid w:val="00B87117"/>
    <w:rsid w:val="00B8781F"/>
    <w:rsid w:val="00B902F8"/>
    <w:rsid w:val="00B90B55"/>
    <w:rsid w:val="00B928EE"/>
    <w:rsid w:val="00B92924"/>
    <w:rsid w:val="00B92B07"/>
    <w:rsid w:val="00B9338A"/>
    <w:rsid w:val="00B93646"/>
    <w:rsid w:val="00B93DDD"/>
    <w:rsid w:val="00B93FF4"/>
    <w:rsid w:val="00B96D40"/>
    <w:rsid w:val="00B96E12"/>
    <w:rsid w:val="00B976B0"/>
    <w:rsid w:val="00B977F5"/>
    <w:rsid w:val="00BA103D"/>
    <w:rsid w:val="00BA180E"/>
    <w:rsid w:val="00BA247D"/>
    <w:rsid w:val="00BA2684"/>
    <w:rsid w:val="00BA366B"/>
    <w:rsid w:val="00BA4425"/>
    <w:rsid w:val="00BA4AA9"/>
    <w:rsid w:val="00BA5020"/>
    <w:rsid w:val="00BA52CF"/>
    <w:rsid w:val="00BA6778"/>
    <w:rsid w:val="00BB0233"/>
    <w:rsid w:val="00BB13AA"/>
    <w:rsid w:val="00BB1AD8"/>
    <w:rsid w:val="00BB2926"/>
    <w:rsid w:val="00BB2A74"/>
    <w:rsid w:val="00BB5AC7"/>
    <w:rsid w:val="00BB7221"/>
    <w:rsid w:val="00BB7CFC"/>
    <w:rsid w:val="00BC192B"/>
    <w:rsid w:val="00BC4A66"/>
    <w:rsid w:val="00BC54FB"/>
    <w:rsid w:val="00BC6FC9"/>
    <w:rsid w:val="00BD0916"/>
    <w:rsid w:val="00BD0B88"/>
    <w:rsid w:val="00BD1CB4"/>
    <w:rsid w:val="00BD4F1D"/>
    <w:rsid w:val="00BD6539"/>
    <w:rsid w:val="00BD6607"/>
    <w:rsid w:val="00BD73DA"/>
    <w:rsid w:val="00BE0A95"/>
    <w:rsid w:val="00BE195B"/>
    <w:rsid w:val="00BE27AE"/>
    <w:rsid w:val="00BE2E68"/>
    <w:rsid w:val="00BE4A74"/>
    <w:rsid w:val="00BE56E5"/>
    <w:rsid w:val="00BE650C"/>
    <w:rsid w:val="00BE6ABC"/>
    <w:rsid w:val="00BF2E6D"/>
    <w:rsid w:val="00BF3C3D"/>
    <w:rsid w:val="00BF4202"/>
    <w:rsid w:val="00BF422C"/>
    <w:rsid w:val="00BF49DE"/>
    <w:rsid w:val="00BF58B7"/>
    <w:rsid w:val="00BF66D7"/>
    <w:rsid w:val="00BF71B2"/>
    <w:rsid w:val="00BF777D"/>
    <w:rsid w:val="00C001C5"/>
    <w:rsid w:val="00C00B57"/>
    <w:rsid w:val="00C00E47"/>
    <w:rsid w:val="00C00EEB"/>
    <w:rsid w:val="00C017EC"/>
    <w:rsid w:val="00C01CD3"/>
    <w:rsid w:val="00C01E70"/>
    <w:rsid w:val="00C02302"/>
    <w:rsid w:val="00C02755"/>
    <w:rsid w:val="00C046AF"/>
    <w:rsid w:val="00C04B30"/>
    <w:rsid w:val="00C06075"/>
    <w:rsid w:val="00C10494"/>
    <w:rsid w:val="00C10B0A"/>
    <w:rsid w:val="00C1584D"/>
    <w:rsid w:val="00C17754"/>
    <w:rsid w:val="00C1779E"/>
    <w:rsid w:val="00C1794D"/>
    <w:rsid w:val="00C2016E"/>
    <w:rsid w:val="00C201E7"/>
    <w:rsid w:val="00C20F8C"/>
    <w:rsid w:val="00C2134C"/>
    <w:rsid w:val="00C21A20"/>
    <w:rsid w:val="00C22440"/>
    <w:rsid w:val="00C2265D"/>
    <w:rsid w:val="00C23B7F"/>
    <w:rsid w:val="00C250F5"/>
    <w:rsid w:val="00C25AC8"/>
    <w:rsid w:val="00C27551"/>
    <w:rsid w:val="00C311C7"/>
    <w:rsid w:val="00C327F7"/>
    <w:rsid w:val="00C34B8C"/>
    <w:rsid w:val="00C35072"/>
    <w:rsid w:val="00C35727"/>
    <w:rsid w:val="00C37CC0"/>
    <w:rsid w:val="00C40244"/>
    <w:rsid w:val="00C40BCB"/>
    <w:rsid w:val="00C40F40"/>
    <w:rsid w:val="00C41B5D"/>
    <w:rsid w:val="00C4347E"/>
    <w:rsid w:val="00C43920"/>
    <w:rsid w:val="00C442B0"/>
    <w:rsid w:val="00C4446A"/>
    <w:rsid w:val="00C45958"/>
    <w:rsid w:val="00C4596E"/>
    <w:rsid w:val="00C45E37"/>
    <w:rsid w:val="00C477C6"/>
    <w:rsid w:val="00C51785"/>
    <w:rsid w:val="00C52F84"/>
    <w:rsid w:val="00C56CE6"/>
    <w:rsid w:val="00C6141B"/>
    <w:rsid w:val="00C62C87"/>
    <w:rsid w:val="00C6395B"/>
    <w:rsid w:val="00C65626"/>
    <w:rsid w:val="00C65761"/>
    <w:rsid w:val="00C65CE7"/>
    <w:rsid w:val="00C66115"/>
    <w:rsid w:val="00C701E3"/>
    <w:rsid w:val="00C72939"/>
    <w:rsid w:val="00C7410B"/>
    <w:rsid w:val="00C75BA5"/>
    <w:rsid w:val="00C75F2D"/>
    <w:rsid w:val="00C80D21"/>
    <w:rsid w:val="00C8145E"/>
    <w:rsid w:val="00C814C6"/>
    <w:rsid w:val="00C82182"/>
    <w:rsid w:val="00C82812"/>
    <w:rsid w:val="00C82AB7"/>
    <w:rsid w:val="00C873D2"/>
    <w:rsid w:val="00C873FE"/>
    <w:rsid w:val="00C903BD"/>
    <w:rsid w:val="00C90C86"/>
    <w:rsid w:val="00C90E46"/>
    <w:rsid w:val="00C9156D"/>
    <w:rsid w:val="00C92ED1"/>
    <w:rsid w:val="00C93B4C"/>
    <w:rsid w:val="00C95397"/>
    <w:rsid w:val="00C95CF5"/>
    <w:rsid w:val="00C9635B"/>
    <w:rsid w:val="00C96E3E"/>
    <w:rsid w:val="00C97B0C"/>
    <w:rsid w:val="00CA06CC"/>
    <w:rsid w:val="00CA244C"/>
    <w:rsid w:val="00CA2760"/>
    <w:rsid w:val="00CA2E06"/>
    <w:rsid w:val="00CA38A1"/>
    <w:rsid w:val="00CA4606"/>
    <w:rsid w:val="00CA49CE"/>
    <w:rsid w:val="00CA4C16"/>
    <w:rsid w:val="00CA51AD"/>
    <w:rsid w:val="00CA524B"/>
    <w:rsid w:val="00CA5418"/>
    <w:rsid w:val="00CA5EE0"/>
    <w:rsid w:val="00CA631F"/>
    <w:rsid w:val="00CA6BCD"/>
    <w:rsid w:val="00CA6D35"/>
    <w:rsid w:val="00CA70FB"/>
    <w:rsid w:val="00CB09FD"/>
    <w:rsid w:val="00CB0E6A"/>
    <w:rsid w:val="00CB2442"/>
    <w:rsid w:val="00CB24E0"/>
    <w:rsid w:val="00CB29EB"/>
    <w:rsid w:val="00CB2A87"/>
    <w:rsid w:val="00CB2EB9"/>
    <w:rsid w:val="00CB4613"/>
    <w:rsid w:val="00CB5298"/>
    <w:rsid w:val="00CB5FEF"/>
    <w:rsid w:val="00CC032F"/>
    <w:rsid w:val="00CC0634"/>
    <w:rsid w:val="00CC08F0"/>
    <w:rsid w:val="00CC0D3B"/>
    <w:rsid w:val="00CC0F9B"/>
    <w:rsid w:val="00CC178B"/>
    <w:rsid w:val="00CC2514"/>
    <w:rsid w:val="00CC6239"/>
    <w:rsid w:val="00CD0E27"/>
    <w:rsid w:val="00CD4AF0"/>
    <w:rsid w:val="00CD60DB"/>
    <w:rsid w:val="00CD68CF"/>
    <w:rsid w:val="00CD6C9E"/>
    <w:rsid w:val="00CD785D"/>
    <w:rsid w:val="00CD7D63"/>
    <w:rsid w:val="00CE04D2"/>
    <w:rsid w:val="00CE0D15"/>
    <w:rsid w:val="00CE136A"/>
    <w:rsid w:val="00CE215A"/>
    <w:rsid w:val="00CE3330"/>
    <w:rsid w:val="00CE47FD"/>
    <w:rsid w:val="00CE514E"/>
    <w:rsid w:val="00CE5558"/>
    <w:rsid w:val="00CE6486"/>
    <w:rsid w:val="00CE69E0"/>
    <w:rsid w:val="00CE743F"/>
    <w:rsid w:val="00CF0760"/>
    <w:rsid w:val="00CF3E20"/>
    <w:rsid w:val="00CF4DF5"/>
    <w:rsid w:val="00CF6536"/>
    <w:rsid w:val="00CF7126"/>
    <w:rsid w:val="00CF7388"/>
    <w:rsid w:val="00CF7EB4"/>
    <w:rsid w:val="00D00528"/>
    <w:rsid w:val="00D00865"/>
    <w:rsid w:val="00D0095E"/>
    <w:rsid w:val="00D0105C"/>
    <w:rsid w:val="00D01C58"/>
    <w:rsid w:val="00D028C5"/>
    <w:rsid w:val="00D02CD8"/>
    <w:rsid w:val="00D02D0E"/>
    <w:rsid w:val="00D0465E"/>
    <w:rsid w:val="00D04C0A"/>
    <w:rsid w:val="00D05446"/>
    <w:rsid w:val="00D05C45"/>
    <w:rsid w:val="00D0659A"/>
    <w:rsid w:val="00D0709C"/>
    <w:rsid w:val="00D07FF8"/>
    <w:rsid w:val="00D120CE"/>
    <w:rsid w:val="00D1300B"/>
    <w:rsid w:val="00D142A1"/>
    <w:rsid w:val="00D17BB7"/>
    <w:rsid w:val="00D203A9"/>
    <w:rsid w:val="00D2054E"/>
    <w:rsid w:val="00D20785"/>
    <w:rsid w:val="00D20D3B"/>
    <w:rsid w:val="00D21730"/>
    <w:rsid w:val="00D22461"/>
    <w:rsid w:val="00D23E09"/>
    <w:rsid w:val="00D24A38"/>
    <w:rsid w:val="00D25AB6"/>
    <w:rsid w:val="00D25D6B"/>
    <w:rsid w:val="00D27C3E"/>
    <w:rsid w:val="00D302ED"/>
    <w:rsid w:val="00D303FE"/>
    <w:rsid w:val="00D30515"/>
    <w:rsid w:val="00D310E1"/>
    <w:rsid w:val="00D31166"/>
    <w:rsid w:val="00D3126F"/>
    <w:rsid w:val="00D32C92"/>
    <w:rsid w:val="00D3333B"/>
    <w:rsid w:val="00D33BE9"/>
    <w:rsid w:val="00D3435A"/>
    <w:rsid w:val="00D3560A"/>
    <w:rsid w:val="00D36EE3"/>
    <w:rsid w:val="00D376F8"/>
    <w:rsid w:val="00D4195E"/>
    <w:rsid w:val="00D41C2C"/>
    <w:rsid w:val="00D423EA"/>
    <w:rsid w:val="00D4253E"/>
    <w:rsid w:val="00D42FBF"/>
    <w:rsid w:val="00D44415"/>
    <w:rsid w:val="00D448DB"/>
    <w:rsid w:val="00D45C0B"/>
    <w:rsid w:val="00D47295"/>
    <w:rsid w:val="00D51669"/>
    <w:rsid w:val="00D52402"/>
    <w:rsid w:val="00D539A7"/>
    <w:rsid w:val="00D54357"/>
    <w:rsid w:val="00D547BC"/>
    <w:rsid w:val="00D55924"/>
    <w:rsid w:val="00D57B21"/>
    <w:rsid w:val="00D6163A"/>
    <w:rsid w:val="00D6339A"/>
    <w:rsid w:val="00D638C9"/>
    <w:rsid w:val="00D66DB8"/>
    <w:rsid w:val="00D67832"/>
    <w:rsid w:val="00D701B6"/>
    <w:rsid w:val="00D7039E"/>
    <w:rsid w:val="00D70B6A"/>
    <w:rsid w:val="00D71A22"/>
    <w:rsid w:val="00D71EDA"/>
    <w:rsid w:val="00D73752"/>
    <w:rsid w:val="00D74087"/>
    <w:rsid w:val="00D74D3F"/>
    <w:rsid w:val="00D80D9F"/>
    <w:rsid w:val="00D80E6D"/>
    <w:rsid w:val="00D83425"/>
    <w:rsid w:val="00D8497C"/>
    <w:rsid w:val="00D8541C"/>
    <w:rsid w:val="00D85925"/>
    <w:rsid w:val="00D86952"/>
    <w:rsid w:val="00D9096E"/>
    <w:rsid w:val="00D90F5B"/>
    <w:rsid w:val="00D9104D"/>
    <w:rsid w:val="00D91ABC"/>
    <w:rsid w:val="00D927EC"/>
    <w:rsid w:val="00D92880"/>
    <w:rsid w:val="00D928ED"/>
    <w:rsid w:val="00D93644"/>
    <w:rsid w:val="00D942A5"/>
    <w:rsid w:val="00D94651"/>
    <w:rsid w:val="00D94C7A"/>
    <w:rsid w:val="00D952C3"/>
    <w:rsid w:val="00D96DF5"/>
    <w:rsid w:val="00D97876"/>
    <w:rsid w:val="00DA2347"/>
    <w:rsid w:val="00DA2929"/>
    <w:rsid w:val="00DA3A69"/>
    <w:rsid w:val="00DA4329"/>
    <w:rsid w:val="00DA53F5"/>
    <w:rsid w:val="00DA578E"/>
    <w:rsid w:val="00DA6C84"/>
    <w:rsid w:val="00DB1BAF"/>
    <w:rsid w:val="00DB41A2"/>
    <w:rsid w:val="00DB439A"/>
    <w:rsid w:val="00DB45BB"/>
    <w:rsid w:val="00DB5F91"/>
    <w:rsid w:val="00DB72D8"/>
    <w:rsid w:val="00DB771D"/>
    <w:rsid w:val="00DC06BF"/>
    <w:rsid w:val="00DC093C"/>
    <w:rsid w:val="00DC2BF8"/>
    <w:rsid w:val="00DC3AAF"/>
    <w:rsid w:val="00DC3E3C"/>
    <w:rsid w:val="00DC3F6C"/>
    <w:rsid w:val="00DC4964"/>
    <w:rsid w:val="00DC4EB7"/>
    <w:rsid w:val="00DC5A53"/>
    <w:rsid w:val="00DC5DFB"/>
    <w:rsid w:val="00DD03C2"/>
    <w:rsid w:val="00DD0620"/>
    <w:rsid w:val="00DD1340"/>
    <w:rsid w:val="00DD21F7"/>
    <w:rsid w:val="00DD28A3"/>
    <w:rsid w:val="00DD2914"/>
    <w:rsid w:val="00DD2A05"/>
    <w:rsid w:val="00DD2AB7"/>
    <w:rsid w:val="00DD4CB3"/>
    <w:rsid w:val="00DD56E6"/>
    <w:rsid w:val="00DE0DA1"/>
    <w:rsid w:val="00DE2B55"/>
    <w:rsid w:val="00DE46A8"/>
    <w:rsid w:val="00DE4B0B"/>
    <w:rsid w:val="00DE526C"/>
    <w:rsid w:val="00DE688E"/>
    <w:rsid w:val="00DF0863"/>
    <w:rsid w:val="00DF2DCC"/>
    <w:rsid w:val="00DF370E"/>
    <w:rsid w:val="00DF3775"/>
    <w:rsid w:val="00DF4306"/>
    <w:rsid w:val="00DF4C11"/>
    <w:rsid w:val="00DF592A"/>
    <w:rsid w:val="00DF5BF6"/>
    <w:rsid w:val="00DF5C26"/>
    <w:rsid w:val="00DF7397"/>
    <w:rsid w:val="00DF7D84"/>
    <w:rsid w:val="00E003F9"/>
    <w:rsid w:val="00E0250A"/>
    <w:rsid w:val="00E03343"/>
    <w:rsid w:val="00E05A9D"/>
    <w:rsid w:val="00E06C6E"/>
    <w:rsid w:val="00E10ABD"/>
    <w:rsid w:val="00E10C7D"/>
    <w:rsid w:val="00E1281B"/>
    <w:rsid w:val="00E13167"/>
    <w:rsid w:val="00E15658"/>
    <w:rsid w:val="00E1583F"/>
    <w:rsid w:val="00E168CA"/>
    <w:rsid w:val="00E16F8D"/>
    <w:rsid w:val="00E1718F"/>
    <w:rsid w:val="00E173EB"/>
    <w:rsid w:val="00E2097B"/>
    <w:rsid w:val="00E2118C"/>
    <w:rsid w:val="00E21EAD"/>
    <w:rsid w:val="00E24092"/>
    <w:rsid w:val="00E240E5"/>
    <w:rsid w:val="00E25087"/>
    <w:rsid w:val="00E2656F"/>
    <w:rsid w:val="00E30620"/>
    <w:rsid w:val="00E311B9"/>
    <w:rsid w:val="00E31818"/>
    <w:rsid w:val="00E31CDF"/>
    <w:rsid w:val="00E339F3"/>
    <w:rsid w:val="00E33F25"/>
    <w:rsid w:val="00E34272"/>
    <w:rsid w:val="00E34852"/>
    <w:rsid w:val="00E34CE7"/>
    <w:rsid w:val="00E351F4"/>
    <w:rsid w:val="00E356F5"/>
    <w:rsid w:val="00E36B23"/>
    <w:rsid w:val="00E36ED2"/>
    <w:rsid w:val="00E3756D"/>
    <w:rsid w:val="00E40873"/>
    <w:rsid w:val="00E40CD3"/>
    <w:rsid w:val="00E41034"/>
    <w:rsid w:val="00E416E7"/>
    <w:rsid w:val="00E4433B"/>
    <w:rsid w:val="00E45DC0"/>
    <w:rsid w:val="00E45E5A"/>
    <w:rsid w:val="00E46EC2"/>
    <w:rsid w:val="00E5019D"/>
    <w:rsid w:val="00E5112A"/>
    <w:rsid w:val="00E51A98"/>
    <w:rsid w:val="00E52A2E"/>
    <w:rsid w:val="00E558AA"/>
    <w:rsid w:val="00E56E0F"/>
    <w:rsid w:val="00E61354"/>
    <w:rsid w:val="00E639FB"/>
    <w:rsid w:val="00E63F51"/>
    <w:rsid w:val="00E64A86"/>
    <w:rsid w:val="00E64B27"/>
    <w:rsid w:val="00E65CC7"/>
    <w:rsid w:val="00E679A2"/>
    <w:rsid w:val="00E70C2E"/>
    <w:rsid w:val="00E7248D"/>
    <w:rsid w:val="00E7422F"/>
    <w:rsid w:val="00E75CF4"/>
    <w:rsid w:val="00E7666C"/>
    <w:rsid w:val="00E76A8A"/>
    <w:rsid w:val="00E76B2E"/>
    <w:rsid w:val="00E80BCD"/>
    <w:rsid w:val="00E822BD"/>
    <w:rsid w:val="00E82DA2"/>
    <w:rsid w:val="00E834D2"/>
    <w:rsid w:val="00E84158"/>
    <w:rsid w:val="00E84940"/>
    <w:rsid w:val="00E90660"/>
    <w:rsid w:val="00E90D01"/>
    <w:rsid w:val="00E90ED2"/>
    <w:rsid w:val="00E92825"/>
    <w:rsid w:val="00E932AE"/>
    <w:rsid w:val="00E958E6"/>
    <w:rsid w:val="00E96521"/>
    <w:rsid w:val="00E967E0"/>
    <w:rsid w:val="00E977F3"/>
    <w:rsid w:val="00EA1C50"/>
    <w:rsid w:val="00EA22D5"/>
    <w:rsid w:val="00EA2607"/>
    <w:rsid w:val="00EA4A9A"/>
    <w:rsid w:val="00EA5A85"/>
    <w:rsid w:val="00EA6538"/>
    <w:rsid w:val="00EA66C1"/>
    <w:rsid w:val="00EA69A8"/>
    <w:rsid w:val="00EA740A"/>
    <w:rsid w:val="00EB0280"/>
    <w:rsid w:val="00EB093E"/>
    <w:rsid w:val="00EB0C4B"/>
    <w:rsid w:val="00EB1C94"/>
    <w:rsid w:val="00EB357B"/>
    <w:rsid w:val="00EB3842"/>
    <w:rsid w:val="00EB4A9E"/>
    <w:rsid w:val="00EB5772"/>
    <w:rsid w:val="00EC18EB"/>
    <w:rsid w:val="00EC1D8D"/>
    <w:rsid w:val="00EC33FF"/>
    <w:rsid w:val="00EC3F98"/>
    <w:rsid w:val="00EC4BD9"/>
    <w:rsid w:val="00EC65A4"/>
    <w:rsid w:val="00EC69B2"/>
    <w:rsid w:val="00EC74CC"/>
    <w:rsid w:val="00EC7774"/>
    <w:rsid w:val="00ED00D0"/>
    <w:rsid w:val="00ED01CA"/>
    <w:rsid w:val="00ED0228"/>
    <w:rsid w:val="00ED28F3"/>
    <w:rsid w:val="00ED344F"/>
    <w:rsid w:val="00ED3977"/>
    <w:rsid w:val="00ED41E8"/>
    <w:rsid w:val="00ED44AC"/>
    <w:rsid w:val="00ED5DAE"/>
    <w:rsid w:val="00ED6183"/>
    <w:rsid w:val="00ED64E3"/>
    <w:rsid w:val="00ED680E"/>
    <w:rsid w:val="00ED6A71"/>
    <w:rsid w:val="00ED708E"/>
    <w:rsid w:val="00ED7331"/>
    <w:rsid w:val="00ED7DE6"/>
    <w:rsid w:val="00ED7EFD"/>
    <w:rsid w:val="00EE04FE"/>
    <w:rsid w:val="00EE168B"/>
    <w:rsid w:val="00EE1ED2"/>
    <w:rsid w:val="00EE2C68"/>
    <w:rsid w:val="00EE3E47"/>
    <w:rsid w:val="00EE4793"/>
    <w:rsid w:val="00EE542A"/>
    <w:rsid w:val="00EE67D0"/>
    <w:rsid w:val="00EE69C3"/>
    <w:rsid w:val="00EE6B85"/>
    <w:rsid w:val="00EE6CCE"/>
    <w:rsid w:val="00EE795A"/>
    <w:rsid w:val="00EE7CC8"/>
    <w:rsid w:val="00EF1DBF"/>
    <w:rsid w:val="00EF1E48"/>
    <w:rsid w:val="00EF7336"/>
    <w:rsid w:val="00EF762C"/>
    <w:rsid w:val="00EF7DC3"/>
    <w:rsid w:val="00F02550"/>
    <w:rsid w:val="00F026E5"/>
    <w:rsid w:val="00F02E2E"/>
    <w:rsid w:val="00F039E9"/>
    <w:rsid w:val="00F03E58"/>
    <w:rsid w:val="00F06611"/>
    <w:rsid w:val="00F06718"/>
    <w:rsid w:val="00F06793"/>
    <w:rsid w:val="00F072F8"/>
    <w:rsid w:val="00F0799E"/>
    <w:rsid w:val="00F07A01"/>
    <w:rsid w:val="00F07B0E"/>
    <w:rsid w:val="00F07CBF"/>
    <w:rsid w:val="00F10A92"/>
    <w:rsid w:val="00F10EC6"/>
    <w:rsid w:val="00F127FE"/>
    <w:rsid w:val="00F13069"/>
    <w:rsid w:val="00F13A8B"/>
    <w:rsid w:val="00F15559"/>
    <w:rsid w:val="00F155BA"/>
    <w:rsid w:val="00F15BB1"/>
    <w:rsid w:val="00F17526"/>
    <w:rsid w:val="00F23D66"/>
    <w:rsid w:val="00F24241"/>
    <w:rsid w:val="00F272D2"/>
    <w:rsid w:val="00F2794D"/>
    <w:rsid w:val="00F27CB5"/>
    <w:rsid w:val="00F33AA3"/>
    <w:rsid w:val="00F346EA"/>
    <w:rsid w:val="00F348A1"/>
    <w:rsid w:val="00F36419"/>
    <w:rsid w:val="00F43BC0"/>
    <w:rsid w:val="00F43C12"/>
    <w:rsid w:val="00F44585"/>
    <w:rsid w:val="00F448FC"/>
    <w:rsid w:val="00F500AF"/>
    <w:rsid w:val="00F514F0"/>
    <w:rsid w:val="00F52299"/>
    <w:rsid w:val="00F52EB8"/>
    <w:rsid w:val="00F53D4D"/>
    <w:rsid w:val="00F54229"/>
    <w:rsid w:val="00F57D49"/>
    <w:rsid w:val="00F57DCC"/>
    <w:rsid w:val="00F60337"/>
    <w:rsid w:val="00F60BE8"/>
    <w:rsid w:val="00F6150E"/>
    <w:rsid w:val="00F61594"/>
    <w:rsid w:val="00F61722"/>
    <w:rsid w:val="00F61786"/>
    <w:rsid w:val="00F62C24"/>
    <w:rsid w:val="00F63991"/>
    <w:rsid w:val="00F63B3C"/>
    <w:rsid w:val="00F66048"/>
    <w:rsid w:val="00F70147"/>
    <w:rsid w:val="00F7082E"/>
    <w:rsid w:val="00F71460"/>
    <w:rsid w:val="00F72C80"/>
    <w:rsid w:val="00F73CE8"/>
    <w:rsid w:val="00F745D0"/>
    <w:rsid w:val="00F74605"/>
    <w:rsid w:val="00F77FF5"/>
    <w:rsid w:val="00F82322"/>
    <w:rsid w:val="00F823A9"/>
    <w:rsid w:val="00F823F6"/>
    <w:rsid w:val="00F83DFA"/>
    <w:rsid w:val="00F842B7"/>
    <w:rsid w:val="00F84962"/>
    <w:rsid w:val="00F85668"/>
    <w:rsid w:val="00F85B2A"/>
    <w:rsid w:val="00F8721B"/>
    <w:rsid w:val="00F879E9"/>
    <w:rsid w:val="00F911E9"/>
    <w:rsid w:val="00F912E3"/>
    <w:rsid w:val="00F91D6A"/>
    <w:rsid w:val="00F9227A"/>
    <w:rsid w:val="00F92651"/>
    <w:rsid w:val="00F92A70"/>
    <w:rsid w:val="00F9352B"/>
    <w:rsid w:val="00F93A12"/>
    <w:rsid w:val="00F945CB"/>
    <w:rsid w:val="00F94B5E"/>
    <w:rsid w:val="00F94FB3"/>
    <w:rsid w:val="00F9536E"/>
    <w:rsid w:val="00F95ADF"/>
    <w:rsid w:val="00F96DA0"/>
    <w:rsid w:val="00F9706D"/>
    <w:rsid w:val="00FA21A9"/>
    <w:rsid w:val="00FA2F6C"/>
    <w:rsid w:val="00FA365E"/>
    <w:rsid w:val="00FA36B5"/>
    <w:rsid w:val="00FA3AC5"/>
    <w:rsid w:val="00FA3CA6"/>
    <w:rsid w:val="00FA3D70"/>
    <w:rsid w:val="00FA4981"/>
    <w:rsid w:val="00FA5119"/>
    <w:rsid w:val="00FA6159"/>
    <w:rsid w:val="00FA70C2"/>
    <w:rsid w:val="00FB033F"/>
    <w:rsid w:val="00FB05EE"/>
    <w:rsid w:val="00FB097D"/>
    <w:rsid w:val="00FB170E"/>
    <w:rsid w:val="00FB1A46"/>
    <w:rsid w:val="00FB31B6"/>
    <w:rsid w:val="00FB3D43"/>
    <w:rsid w:val="00FB5B64"/>
    <w:rsid w:val="00FB5BE7"/>
    <w:rsid w:val="00FB6CA0"/>
    <w:rsid w:val="00FB6E5C"/>
    <w:rsid w:val="00FB74D5"/>
    <w:rsid w:val="00FB7A16"/>
    <w:rsid w:val="00FC0B92"/>
    <w:rsid w:val="00FC0FBB"/>
    <w:rsid w:val="00FC103D"/>
    <w:rsid w:val="00FC159D"/>
    <w:rsid w:val="00FC2001"/>
    <w:rsid w:val="00FC2494"/>
    <w:rsid w:val="00FC2CFF"/>
    <w:rsid w:val="00FC6416"/>
    <w:rsid w:val="00FC74A0"/>
    <w:rsid w:val="00FC7A9A"/>
    <w:rsid w:val="00FC7EF4"/>
    <w:rsid w:val="00FD1CF1"/>
    <w:rsid w:val="00FD2889"/>
    <w:rsid w:val="00FD2FA3"/>
    <w:rsid w:val="00FD35F9"/>
    <w:rsid w:val="00FD38A9"/>
    <w:rsid w:val="00FD44E1"/>
    <w:rsid w:val="00FD4A42"/>
    <w:rsid w:val="00FD752F"/>
    <w:rsid w:val="00FD78CA"/>
    <w:rsid w:val="00FE4B86"/>
    <w:rsid w:val="00FE54F0"/>
    <w:rsid w:val="00FE665D"/>
    <w:rsid w:val="00FF0870"/>
    <w:rsid w:val="00FF1C23"/>
    <w:rsid w:val="00FF320E"/>
    <w:rsid w:val="00FF4518"/>
    <w:rsid w:val="00FF48EF"/>
    <w:rsid w:val="00FF4BC6"/>
    <w:rsid w:val="00FF52D8"/>
    <w:rsid w:val="00FF5936"/>
    <w:rsid w:val="00FF5B78"/>
    <w:rsid w:val="00FF6710"/>
    <w:rsid w:val="00FF68C4"/>
    <w:rsid w:val="00FF7D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EE73C8"/>
  <w15:chartTrackingRefBased/>
  <w15:docId w15:val="{FE3089D4-3B69-4661-9C0B-4DF5E530D2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Times New Roman"/>
        <w:lang w:val="en-NZ" w:eastAsia="en-NZ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45C0B"/>
    <w:pPr>
      <w:widowControl w:val="0"/>
      <w:autoSpaceDE w:val="0"/>
      <w:autoSpaceDN w:val="0"/>
      <w:adjustRightInd w:val="0"/>
      <w:spacing w:after="100" w:afterAutospacing="1" w:line="480" w:lineRule="auto"/>
    </w:pPr>
    <w:rPr>
      <w:rFonts w:ascii="Times New Roman" w:eastAsia="Times New Roman" w:hAnsi="Times New Roman"/>
      <w:sz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CA5EE0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rsid w:val="00D21730"/>
    <w:rPr>
      <w:sz w:val="16"/>
      <w:szCs w:val="16"/>
    </w:rPr>
  </w:style>
  <w:style w:type="paragraph" w:styleId="CommentText">
    <w:name w:val="annotation text"/>
    <w:basedOn w:val="Normal"/>
    <w:link w:val="CommentTextChar"/>
    <w:rsid w:val="00D21730"/>
    <w:pPr>
      <w:widowControl/>
      <w:autoSpaceDE/>
      <w:autoSpaceDN/>
      <w:adjustRightInd/>
    </w:pPr>
    <w:rPr>
      <w:sz w:val="20"/>
      <w:lang w:val="en-GB" w:eastAsia="x-none"/>
    </w:rPr>
  </w:style>
  <w:style w:type="character" w:customStyle="1" w:styleId="CommentTextChar">
    <w:name w:val="Comment Text Char"/>
    <w:link w:val="CommentText"/>
    <w:rsid w:val="00D21730"/>
    <w:rPr>
      <w:rFonts w:ascii="Times New Roman" w:eastAsia="Times New Roman" w:hAnsi="Times New Roman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1730"/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rsid w:val="00D21730"/>
    <w:rPr>
      <w:rFonts w:ascii="Tahoma" w:eastAsia="Times New Roman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3E0AAD"/>
    <w:pPr>
      <w:tabs>
        <w:tab w:val="center" w:pos="4680"/>
        <w:tab w:val="right" w:pos="9360"/>
      </w:tabs>
    </w:pPr>
    <w:rPr>
      <w:sz w:val="24"/>
      <w:lang w:val="x-none" w:eastAsia="x-none"/>
    </w:rPr>
  </w:style>
  <w:style w:type="character" w:customStyle="1" w:styleId="HeaderChar">
    <w:name w:val="Header Char"/>
    <w:link w:val="Header"/>
    <w:uiPriority w:val="99"/>
    <w:rsid w:val="003E0AAD"/>
    <w:rPr>
      <w:rFonts w:ascii="Times New Roman" w:eastAsia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3E0AAD"/>
    <w:pPr>
      <w:tabs>
        <w:tab w:val="center" w:pos="4680"/>
        <w:tab w:val="right" w:pos="9360"/>
      </w:tabs>
    </w:pPr>
    <w:rPr>
      <w:sz w:val="24"/>
      <w:lang w:val="x-none" w:eastAsia="x-none"/>
    </w:rPr>
  </w:style>
  <w:style w:type="character" w:customStyle="1" w:styleId="FooterChar">
    <w:name w:val="Footer Char"/>
    <w:link w:val="Footer"/>
    <w:uiPriority w:val="99"/>
    <w:rsid w:val="003E0AAD"/>
    <w:rPr>
      <w:rFonts w:ascii="Times New Roman" w:eastAsia="Times New Roman" w:hAnsi="Times New Roman"/>
      <w:sz w:val="24"/>
    </w:rPr>
  </w:style>
  <w:style w:type="character" w:styleId="PageNumber">
    <w:name w:val="page number"/>
    <w:basedOn w:val="DefaultParagraphFont"/>
    <w:rsid w:val="00D423EA"/>
  </w:style>
  <w:style w:type="character" w:styleId="LineNumber">
    <w:name w:val="line number"/>
    <w:basedOn w:val="DefaultParagraphFont"/>
    <w:uiPriority w:val="99"/>
    <w:semiHidden/>
    <w:unhideWhenUsed/>
    <w:rsid w:val="00D423EA"/>
  </w:style>
  <w:style w:type="paragraph" w:styleId="Revision">
    <w:name w:val="Revision"/>
    <w:hidden/>
    <w:uiPriority w:val="99"/>
    <w:semiHidden/>
    <w:rsid w:val="00E4433B"/>
    <w:pPr>
      <w:spacing w:after="100" w:afterAutospacing="1" w:line="480" w:lineRule="auto"/>
    </w:pPr>
    <w:rPr>
      <w:rFonts w:ascii="Times New Roman" w:eastAsia="Times New Roman" w:hAnsi="Times New Roman"/>
      <w:sz w:val="24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6DD6"/>
    <w:pPr>
      <w:widowControl w:val="0"/>
      <w:autoSpaceDE w:val="0"/>
      <w:autoSpaceDN w:val="0"/>
      <w:adjustRightInd w:val="0"/>
    </w:pPr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596DD6"/>
    <w:rPr>
      <w:rFonts w:ascii="Times New Roman" w:eastAsia="Times New Roman" w:hAnsi="Times New Roman"/>
      <w:b/>
      <w:bCs/>
      <w:lang w:val="en-GB"/>
    </w:rPr>
  </w:style>
  <w:style w:type="paragraph" w:customStyle="1" w:styleId="oldnormal">
    <w:name w:val="old normal"/>
    <w:basedOn w:val="Normal"/>
    <w:rsid w:val="007C14CB"/>
    <w:pPr>
      <w:widowControl/>
    </w:pPr>
  </w:style>
  <w:style w:type="character" w:styleId="Strong">
    <w:name w:val="Strong"/>
    <w:uiPriority w:val="22"/>
    <w:qFormat/>
    <w:rsid w:val="00495085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64763D"/>
    <w:pPr>
      <w:widowControl/>
      <w:autoSpaceDE/>
      <w:autoSpaceDN/>
      <w:adjustRightInd/>
      <w:spacing w:before="100" w:beforeAutospacing="1"/>
    </w:pPr>
    <w:rPr>
      <w:szCs w:val="24"/>
    </w:rPr>
  </w:style>
  <w:style w:type="paragraph" w:styleId="ListParagraph">
    <w:name w:val="List Paragraph"/>
    <w:basedOn w:val="Normal"/>
    <w:uiPriority w:val="34"/>
    <w:qFormat/>
    <w:rsid w:val="00A073D8"/>
    <w:pPr>
      <w:widowControl/>
      <w:autoSpaceDE/>
      <w:autoSpaceDN/>
      <w:adjustRightInd/>
      <w:spacing w:after="200" w:afterAutospacing="0" w:line="276" w:lineRule="auto"/>
      <w:ind w:left="720"/>
      <w:contextualSpacing/>
    </w:pPr>
    <w:rPr>
      <w:rFonts w:ascii="Calibri" w:eastAsia="Calibri" w:hAnsi="Calibri"/>
      <w:szCs w:val="22"/>
    </w:rPr>
  </w:style>
  <w:style w:type="character" w:styleId="Hyperlink">
    <w:name w:val="Hyperlink"/>
    <w:uiPriority w:val="99"/>
    <w:unhideWhenUsed/>
    <w:rsid w:val="00204957"/>
    <w:rPr>
      <w:color w:val="0000FF"/>
      <w:u w:val="single"/>
    </w:rPr>
  </w:style>
  <w:style w:type="character" w:customStyle="1" w:styleId="Heading1Char">
    <w:name w:val="Heading 1 Char"/>
    <w:link w:val="Heading1"/>
    <w:uiPriority w:val="9"/>
    <w:rsid w:val="00CA5EE0"/>
    <w:rPr>
      <w:rFonts w:ascii="Cambria" w:eastAsia="Times New Roman" w:hAnsi="Cambria" w:cs="Times New Roman"/>
      <w:b/>
      <w:bCs/>
      <w:kern w:val="32"/>
      <w:sz w:val="32"/>
      <w:szCs w:val="32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CC08F0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CC08F0"/>
    <w:rPr>
      <w:rFonts w:ascii="Tahoma" w:eastAsia="Times New Roman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194F03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A5160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A5160"/>
    <w:rPr>
      <w:rFonts w:ascii="Times New Roman" w:eastAsia="Times New Roman" w:hAnsi="Times New Roman"/>
      <w:noProof/>
      <w:sz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2A516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A5160"/>
    <w:rPr>
      <w:rFonts w:ascii="Times New Roman" w:eastAsia="Times New Roman" w:hAnsi="Times New Roman"/>
      <w:noProof/>
      <w:sz w:val="22"/>
      <w:lang w:val="en-US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7430F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9276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094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05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133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05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2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0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62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49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92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2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097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7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1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99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64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3" Type="http://schemas.openxmlformats.org/officeDocument/2006/relationships/styles" Target="styles.xml"/><Relationship Id="rId21" Type="http://schemas.openxmlformats.org/officeDocument/2006/relationships/image" Target="media/image13.emf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0" Type="http://schemas.openxmlformats.org/officeDocument/2006/relationships/image" Target="media/image12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theme" Target="theme/theme1.xml"/><Relationship Id="rId10" Type="http://schemas.openxmlformats.org/officeDocument/2006/relationships/image" Target="media/image2.emf"/><Relationship Id="rId19" Type="http://schemas.openxmlformats.org/officeDocument/2006/relationships/image" Target="media/image11.emf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image" Target="media/image6.e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Bai11</b:Tag>
    <b:SourceType>JournalArticle</b:SourceType>
    <b:Guid>{B9E7AA87-FA26-4174-ABF0-3F54CF350751}</b:Guid>
    <b:Author>
      <b:Author>
        <b:NameList>
          <b:Person>
            <b:Last>Bailey</b:Last>
            <b:First>R.L.,</b:First>
            <b:Middle>Gahche, J.J., Lentino, C.V., Dwyer, J.T., Engel, J.S., Thomas, P.R., Betz, J.M., Sempos, C.T., Picciano, M.F.</b:Middle>
          </b:Person>
        </b:NameList>
      </b:Author>
    </b:Author>
    <b:Title>Dietary Supplement Use inh the United States, 2003-2006</b:Title>
    <b:Year>2011</b:Year>
    <b:JournalName>The Journal of Nutrition</b:JournalName>
    <b:Pages>261-266</b:Pages>
    <b:RefOrder>1</b:RefOrder>
  </b:Source>
</b:Sources>
</file>

<file path=customXml/itemProps1.xml><?xml version="1.0" encoding="utf-8"?>
<ds:datastoreItem xmlns:ds="http://schemas.openxmlformats.org/officeDocument/2006/customXml" ds:itemID="{BFEC88AE-B53C-4D34-8B76-A769F8E3C4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3</Pages>
  <Words>1805</Words>
  <Characters>10295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Human Selenium Kinetics Respond to 2 y of Supplementation with Selenomethionine1-3</vt:lpstr>
    </vt:vector>
  </TitlesOfParts>
  <Company/>
  <LinksUpToDate>false</LinksUpToDate>
  <CharactersWithSpaces>12076</CharactersWithSpaces>
  <SharedDoc>false</SharedDoc>
  <HLinks>
    <vt:vector size="456" baseType="variant">
      <vt:variant>
        <vt:i4>4390923</vt:i4>
      </vt:variant>
      <vt:variant>
        <vt:i4>473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464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458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444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25387</vt:i4>
      </vt:variant>
      <vt:variant>
        <vt:i4>438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432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25387</vt:i4>
      </vt:variant>
      <vt:variant>
        <vt:i4>426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420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414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90923</vt:i4>
      </vt:variant>
      <vt:variant>
        <vt:i4>40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25387</vt:i4>
      </vt:variant>
      <vt:variant>
        <vt:i4>400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394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388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382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25387</vt:i4>
      </vt:variant>
      <vt:variant>
        <vt:i4>376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90923</vt:i4>
      </vt:variant>
      <vt:variant>
        <vt:i4>370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25387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90923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25387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25387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90923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194315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90923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293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25387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281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275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25387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263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57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194315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90923</vt:i4>
      </vt:variant>
      <vt:variant>
        <vt:i4>234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228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222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216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210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25387</vt:i4>
      </vt:variant>
      <vt:variant>
        <vt:i4>20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98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90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84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178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72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69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163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4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13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29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23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15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456459</vt:i4>
      </vt:variant>
      <vt:variant>
        <vt:i4>5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784139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6422640</vt:i4>
      </vt:variant>
      <vt:variant>
        <vt:i4>0</vt:i4>
      </vt:variant>
      <vt:variant>
        <vt:i4>0</vt:i4>
      </vt:variant>
      <vt:variant>
        <vt:i4>5</vt:i4>
      </vt:variant>
      <vt:variant>
        <vt:lpwstr>mailto: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Human Selenium Kinetics Respond to 2 y of Supplementation with Selenomethionine1-3</dc:title>
  <dc:subject/>
  <dc:creator>Meryl</dc:creator>
  <cp:keywords/>
  <cp:lastModifiedBy>Lucie Senn</cp:lastModifiedBy>
  <cp:revision>8</cp:revision>
  <cp:lastPrinted>2020-12-17T15:28:00Z</cp:lastPrinted>
  <dcterms:created xsi:type="dcterms:W3CDTF">2021-03-11T00:54:00Z</dcterms:created>
  <dcterms:modified xsi:type="dcterms:W3CDTF">2021-03-23T07:43:00Z</dcterms:modified>
</cp:coreProperties>
</file>